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DA49E" w14:textId="3AC32998" w:rsidR="00824369" w:rsidRDefault="00932568" w:rsidP="00824369">
      <w:r>
        <w:rPr>
          <w:b/>
          <w:bCs/>
        </w:rPr>
        <w:t>S1  Protocol</w:t>
      </w:r>
    </w:p>
    <w:p w14:paraId="6C1F7F16" w14:textId="0F5B6B27" w:rsidR="00932568" w:rsidRDefault="00932568" w:rsidP="00824369"/>
    <w:p w14:paraId="412A69E5" w14:textId="0CE8580B" w:rsidR="00932568" w:rsidRPr="00932568" w:rsidRDefault="00932568" w:rsidP="00824369">
      <w:pPr>
        <w:rPr>
          <w:b/>
          <w:bCs/>
        </w:rPr>
      </w:pPr>
      <w:r w:rsidRPr="00932568">
        <w:rPr>
          <w:b/>
          <w:bCs/>
        </w:rPr>
        <w:t xml:space="preserve">Extract from Specific Aims (NIH grant submission, grant funded, National Heart, Lung, and Blood Institute </w:t>
      </w:r>
      <w:r>
        <w:rPr>
          <w:b/>
          <w:bCs/>
        </w:rPr>
        <w:t>[</w:t>
      </w:r>
      <w:r w:rsidRPr="00932568">
        <w:rPr>
          <w:b/>
          <w:bCs/>
        </w:rPr>
        <w:t>HL081707</w:t>
      </w:r>
      <w:r>
        <w:rPr>
          <w:b/>
          <w:bCs/>
        </w:rPr>
        <w:t>])</w:t>
      </w:r>
    </w:p>
    <w:p w14:paraId="3066B655" w14:textId="77777777" w:rsidR="00932568" w:rsidRPr="00932568" w:rsidRDefault="00932568" w:rsidP="00824369">
      <w:pPr>
        <w:rPr>
          <w:i/>
          <w:iCs/>
        </w:rPr>
      </w:pPr>
    </w:p>
    <w:p w14:paraId="7C1322C5" w14:textId="1A6CD21F" w:rsidR="007B48C6" w:rsidRDefault="007B48C6" w:rsidP="00B2794B">
      <w:pPr>
        <w:ind w:firstLine="360"/>
      </w:pPr>
      <w:r>
        <w:t>Hypnotic prescriptions for U.S. adults increased from 5.3 million in 1999 to 20.8 million in 2010, with the most frequent use by persons 65 years of age or older.</w:t>
      </w:r>
      <w:r w:rsidR="00B2794B">
        <w:fldChar w:fldCharType="begin">
          <w:fldData xml:space="preserve">PEVuZE5vdGU+PENpdGU+PEF1dGhvcj5Gb3JkPC9BdXRob3I+PFllYXI+MjAxNDwvWWVhcj48UmVj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</w:fldData>
        </w:fldChar>
      </w:r>
      <w:r w:rsidR="00B2794B">
        <w:instrText xml:space="preserve"> ADDIN EN.CITE </w:instrText>
      </w:r>
      <w:r w:rsidR="00B2794B">
        <w:fldChar w:fldCharType="begin">
          <w:fldData xml:space="preserve">PEVuZE5vdGU+PENpdGU+PEF1dGhvcj5Gb3JkPC9BdXRob3I+PFllYXI+MjAxNDwvWWVhcj48UmVj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</w:fldData>
        </w:fldChar>
      </w:r>
      <w:r w:rsidR="00B2794B">
        <w:instrText xml:space="preserve"> ADDIN EN.CITE.DATA </w:instrText>
      </w:r>
      <w:r w:rsidR="00B2794B">
        <w:fldChar w:fldCharType="end"/>
      </w:r>
      <w:r w:rsidR="00B2794B">
        <w:fldChar w:fldCharType="separate"/>
      </w:r>
      <w:r w:rsidR="00B2794B" w:rsidRPr="00B2794B">
        <w:rPr>
          <w:noProof/>
          <w:vertAlign w:val="superscript"/>
        </w:rPr>
        <w:t>1,2</w:t>
      </w:r>
      <w:r w:rsidR="00B2794B">
        <w:fldChar w:fldCharType="end"/>
      </w:r>
      <w:r>
        <w:t xml:space="preserve">  The 3 most commonly prescribed hypnotics are the benzodiazepines, selective benzodiazepine receptor agonists (</w:t>
      </w:r>
      <w:proofErr w:type="spellStart"/>
      <w:r>
        <w:t>sBzRAs</w:t>
      </w:r>
      <w:proofErr w:type="spellEnd"/>
      <w:r>
        <w:t>), and trazodone.</w:t>
      </w:r>
      <w:r w:rsidR="00B2794B">
        <w:fldChar w:fldCharType="begin">
          <w:fldData xml:space="preserve">PEVuZE5vdGU+PENpdGU+PEF1dGhvcj5CZXJ0aXNjaDwvQXV0aG9yPjxZZWFyPjIwMTQ8L1llYXI+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</w:fldData>
        </w:fldChar>
      </w:r>
      <w:r w:rsidR="00B2794B">
        <w:instrText xml:space="preserve"> ADDIN EN.CITE </w:instrText>
      </w:r>
      <w:r w:rsidR="00B2794B">
        <w:fldChar w:fldCharType="begin">
          <w:fldData xml:space="preserve">PEVuZE5vdGU+PENpdGU+PEF1dGhvcj5CZXJ0aXNjaDwvQXV0aG9yPjxZZWFyPjIwMTQ8L1llYXI+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</w:fldData>
        </w:fldChar>
      </w:r>
      <w:r w:rsidR="00B2794B">
        <w:instrText xml:space="preserve"> ADDIN EN.CITE.DATA </w:instrText>
      </w:r>
      <w:r w:rsidR="00B2794B">
        <w:fldChar w:fldCharType="end"/>
      </w:r>
      <w:r w:rsidR="00B2794B">
        <w:fldChar w:fldCharType="separate"/>
      </w:r>
      <w:r w:rsidR="00B2794B" w:rsidRPr="00B2794B">
        <w:rPr>
          <w:noProof/>
          <w:vertAlign w:val="superscript"/>
        </w:rPr>
        <w:t>3</w:t>
      </w:r>
      <w:r w:rsidR="00B2794B">
        <w:fldChar w:fldCharType="end"/>
      </w:r>
      <w:r>
        <w:t xml:space="preserve">  Observational studies </w:t>
      </w:r>
      <w:r w:rsidR="006F34C5">
        <w:t xml:space="preserve">of hypnotics and </w:t>
      </w:r>
      <w:proofErr w:type="spellStart"/>
      <w:r w:rsidR="006F34C5">
        <w:t>mortality</w:t>
      </w:r>
      <w:r>
        <w:t>consistently</w:t>
      </w:r>
      <w:proofErr w:type="spellEnd"/>
      <w:r>
        <w:t xml:space="preserve"> have found that benzodiazepines and </w:t>
      </w:r>
      <w:proofErr w:type="spellStart"/>
      <w:r>
        <w:t>sBzRAs</w:t>
      </w:r>
      <w:proofErr w:type="spellEnd"/>
      <w:r>
        <w:t xml:space="preserve"> are associated with a 60 to 73% increased risk of all-cause mortality.</w:t>
      </w:r>
      <w:r w:rsidR="00B2794B">
        <w:fldChar w:fldCharType="begin">
          <w:fldData xml:space="preserve">PEVuZE5vdGU+PENpdGU+PEF1dGhvcj5Lcmlwa2U8L0F1dGhvcj48WWVhcj4yMDE2PC9ZZWFyPjxS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==
</w:fldData>
        </w:fldChar>
      </w:r>
      <w:r w:rsidR="00B2794B">
        <w:instrText xml:space="preserve"> ADDIN EN.CITE </w:instrText>
      </w:r>
      <w:r w:rsidR="00B2794B">
        <w:fldChar w:fldCharType="begin">
          <w:fldData xml:space="preserve">PEVuZE5vdGU+PENpdGU+PEF1dGhvcj5Lcmlwa2U8L0F1dGhvcj48WWVhcj4yMDE2PC9ZZWFyPjxS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==
</w:fldData>
        </w:fldChar>
      </w:r>
      <w:r w:rsidR="00B2794B">
        <w:instrText xml:space="preserve"> ADDIN EN.CITE.DATA </w:instrText>
      </w:r>
      <w:r w:rsidR="00B2794B">
        <w:fldChar w:fldCharType="end"/>
      </w:r>
      <w:r w:rsidR="00B2794B">
        <w:fldChar w:fldCharType="separate"/>
      </w:r>
      <w:r w:rsidR="00B2794B" w:rsidRPr="00B2794B">
        <w:rPr>
          <w:noProof/>
          <w:vertAlign w:val="superscript"/>
        </w:rPr>
        <w:t>4,5</w:t>
      </w:r>
      <w:r w:rsidR="00B2794B">
        <w:fldChar w:fldCharType="end"/>
      </w:r>
      <w:r>
        <w:t xml:space="preserve">  Controversial biological plausibility and study limitations have led most to conclude that the association is not causal.</w:t>
      </w:r>
      <w:r w:rsidR="00B2794B">
        <w:fldChar w:fldCharType="begin">
          <w:fldData xml:space="preserve">PEVuZE5vdGU+PENpdGU+PEF1dGhvcj5CdXlzc2U8L0F1dGhvcj48WWVhcj4yMDEzPC9ZZWFyPjxS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</w:fldData>
        </w:fldChar>
      </w:r>
      <w:r w:rsidR="00B2794B">
        <w:instrText xml:space="preserve"> ADDIN EN.CITE </w:instrText>
      </w:r>
      <w:r w:rsidR="00B2794B">
        <w:fldChar w:fldCharType="begin">
          <w:fldData xml:space="preserve">PEVuZE5vdGU+PENpdGU+PEF1dGhvcj5CdXlzc2U8L0F1dGhvcj48WWVhcj4yMDEzPC9ZZWFyPjxS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</w:fldData>
        </w:fldChar>
      </w:r>
      <w:r w:rsidR="00B2794B">
        <w:instrText xml:space="preserve"> ADDIN EN.CITE.DATA </w:instrText>
      </w:r>
      <w:r w:rsidR="00B2794B">
        <w:fldChar w:fldCharType="end"/>
      </w:r>
      <w:r w:rsidR="00B2794B">
        <w:fldChar w:fldCharType="separate"/>
      </w:r>
      <w:r w:rsidR="00B2794B" w:rsidRPr="00B2794B">
        <w:rPr>
          <w:noProof/>
          <w:vertAlign w:val="superscript"/>
        </w:rPr>
        <w:t>6,7</w:t>
      </w:r>
      <w:r w:rsidR="00B2794B">
        <w:fldChar w:fldCharType="end"/>
      </w:r>
      <w:r>
        <w:t xml:space="preserve"> </w:t>
      </w:r>
    </w:p>
    <w:p w14:paraId="0529D728" w14:textId="5FF143C2" w:rsidR="007B48C6" w:rsidRDefault="007B48C6" w:rsidP="007B48C6">
      <w:pPr>
        <w:widowControl/>
        <w:ind w:firstLine="360"/>
        <w:rPr>
          <w:b/>
        </w:rPr>
      </w:pPr>
      <w:r>
        <w:t xml:space="preserve">One mechanism by which benzodiazepines and </w:t>
      </w:r>
      <w:proofErr w:type="spellStart"/>
      <w:r>
        <w:t>sBzRAs</w:t>
      </w:r>
      <w:proofErr w:type="spellEnd"/>
      <w:r>
        <w:t xml:space="preserve"> could increase mortality is nocturnal respiratory impairment, which causes apnea, hypoxemia and hypercapnia.  These are associated with sympathetic activation and increased risk of cardiac arrhythmias and cardiovascular death,</w:t>
      </w:r>
      <w:r w:rsidR="00B2794B">
        <w:fldChar w:fldCharType="begin">
          <w:fldData xml:space="preserve">PEVuZE5vdGU+PENpdGU+PEF1dGhvcj5NZWhyYTwvQXV0aG9yPjxZZWFyPjIwMTQ8L1llYXI+PFJl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=
</w:fldData>
        </w:fldChar>
      </w:r>
      <w:r w:rsidR="00B2794B">
        <w:instrText xml:space="preserve"> ADDIN EN.CITE </w:instrText>
      </w:r>
      <w:r w:rsidR="00B2794B">
        <w:fldChar w:fldCharType="begin">
          <w:fldData xml:space="preserve">PEVuZE5vdGU+PENpdGU+PEF1dGhvcj5NZWhyYTwvQXV0aG9yPjxZZWFyPjIwMTQ8L1llYXI+PFJl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=
</w:fldData>
        </w:fldChar>
      </w:r>
      <w:r w:rsidR="00B2794B">
        <w:instrText xml:space="preserve"> ADDIN EN.CITE.DATA </w:instrText>
      </w:r>
      <w:r w:rsidR="00B2794B">
        <w:fldChar w:fldCharType="end"/>
      </w:r>
      <w:r w:rsidR="00B2794B">
        <w:fldChar w:fldCharType="separate"/>
      </w:r>
      <w:r w:rsidR="00B2794B" w:rsidRPr="00B2794B">
        <w:rPr>
          <w:noProof/>
          <w:vertAlign w:val="superscript"/>
        </w:rPr>
        <w:t>8-12</w:t>
      </w:r>
      <w:r w:rsidR="00B2794B">
        <w:fldChar w:fldCharType="end"/>
      </w:r>
      <w:r>
        <w:t xml:space="preserve"> the most common cause of death in the U.S.</w:t>
      </w:r>
      <w:r w:rsidR="00B2794B">
        <w:fldChar w:fldCharType="begin"/>
      </w:r>
      <w:r w:rsidR="00B2794B">
        <w:instrText xml:space="preserve"> ADDIN EN.CITE &lt;EndNote&gt;&lt;Cite&gt;&lt;Author&gt;Jiaquan Xu&lt;/Author&gt;&lt;Year&gt;2016&lt;/Year&gt;&lt;RecNum&gt;8608&lt;/RecNum&gt;&lt;DisplayText&gt;&lt;style face="superscript"&gt;13&lt;/style&gt;&lt;/DisplayText&gt;&lt;record&gt;&lt;rec-number&gt;8608&lt;/rec-number&gt;&lt;foreign-keys&gt;&lt;key app="EN" db-id="20rrxaff3ezvsles5tup2z272xsxpvzd9pss" timestamp="1467901552"&gt;8608&lt;/key&gt;&lt;/foreign-keys&gt;&lt;ref-type name="Journal Article"&gt;17&lt;/ref-type&gt;&lt;contributors&gt;&lt;authors&gt;&lt;author&gt;Jiaquan Xu, MD&lt;/author&gt;&lt;author&gt;Sherry L.Murphy, B.S.&lt;/author&gt;&lt;author&gt;Kenneth D.Kochanek, M.A.&lt;/author&gt;&lt;author&gt;and Brigham A.Bastian, B.S&lt;/author&gt;&lt;author&gt;Division of Vial Statistics&lt;/author&gt;&lt;/authors&gt;&lt;/contributors&gt;&lt;titles&gt;&lt;title&gt;Deaths: Final Data for 2013&lt;/title&gt;&lt;secondary-title&gt;National Vital Statistics Reports&lt;/secondary-title&gt;&lt;/titles&gt;&lt;periodical&gt;&lt;full-title&gt;National Vital Statistics Reports&lt;/full-title&gt;&lt;/periodical&gt;&lt;volume&gt;64&lt;/volume&gt;&lt;number&gt;2&lt;/number&gt;&lt;reprint-edition&gt;Not in File&lt;/reprint-edition&gt;&lt;dates&gt;&lt;year&gt;2016&lt;/year&gt;&lt;pub-dates&gt;&lt;date&gt;2/16/2016&lt;/date&gt;&lt;/pub-dates&gt;&lt;/dates&gt;&lt;label&gt;8760&lt;/label&gt;&lt;urls&gt;&lt;related-urls&gt;&lt;url&gt;&lt;style face="underline" font="default" size="100%"&gt;http://www.cdc.gov/nchs/data/nvsr/nvsr64/nvsr64_02.pdf&lt;/style&gt;&lt;/url&gt;&lt;/related-urls&gt;&lt;/urls&gt;&lt;/record&gt;&lt;/Cite&gt;&lt;/EndNote&gt;</w:instrText>
      </w:r>
      <w:r w:rsidR="00B2794B">
        <w:fldChar w:fldCharType="separate"/>
      </w:r>
      <w:r w:rsidR="00B2794B" w:rsidRPr="00B2794B">
        <w:rPr>
          <w:noProof/>
          <w:vertAlign w:val="superscript"/>
        </w:rPr>
        <w:t>13</w:t>
      </w:r>
      <w:r w:rsidR="00B2794B">
        <w:fldChar w:fldCharType="end"/>
      </w:r>
      <w:r>
        <w:t xml:space="preserve">  Benzodiazepines </w:t>
      </w:r>
      <w:r w:rsidR="00D00BD6">
        <w:t xml:space="preserve">impair respiration:  they </w:t>
      </w:r>
      <w:r>
        <w:t>decrease respiratory muscle strength and endurance,</w:t>
      </w:r>
      <w:r w:rsidR="00B2794B">
        <w:fldChar w:fldCharType="begin"/>
      </w:r>
      <w:r w:rsidR="00B2794B">
        <w:instrText xml:space="preserve"> ADDIN EN.CITE &lt;EndNote&gt;&lt;Cite&gt;&lt;Author&gt;Sanger&lt;/Author&gt;&lt;Year&gt;1994&lt;/Year&gt;&lt;RecNum&gt;8522&lt;/RecNum&gt;&lt;DisplayText&gt;&lt;style face="superscript"&gt;14&lt;/style&gt;&lt;/DisplayText&gt;&lt;record&gt;&lt;rec-number&gt;8522&lt;/rec-number&gt;&lt;foreign-keys&gt;&lt;key app="EN" db-id="20rrxaff3ezvsles5tup2z272xsxpvzd9pss" timestamp="1467901552"&gt;8522&lt;/key&gt;&lt;/foreign-keys&gt;&lt;ref-type name="Journal Article"&gt;17&lt;/ref-type&gt;&lt;contributors&gt;&lt;authors&gt;&lt;author&gt;Sanger, D.J.&lt;/author&gt;&lt;author&gt;Benavides, J.&lt;/author&gt;&lt;author&gt;Perrault, G.&lt;/author&gt;&lt;author&gt;Morel, E.&lt;/author&gt;&lt;author&gt;Cohen, C.&lt;/author&gt;&lt;author&gt;Joly, D.&lt;/author&gt;&lt;author&gt;Zivkovic, B.&lt;/author&gt;&lt;/authors&gt;&lt;/contributors&gt;&lt;auth-address&gt;Synthelabo Recherche (L.E.R.S.), Bagneux, France&lt;/auth-address&gt;&lt;titles&gt;&lt;title&gt;Recent developments in the behavioral pharmacology of benzodiazepine (omega) receptors: evidence for the functional significance of receptor subtypes&lt;/title&gt;&lt;secondary-title&gt;Neurosci. Biobehav. Rev&lt;/secondary-title&gt;&lt;/titles&gt;&lt;periodical&gt;&lt;full-title&gt;Neurosci. Biobehav. Rev&lt;/full-title&gt;&lt;/periodical&gt;&lt;pages&gt;355-372&lt;/pages&gt;&lt;volume&gt;18&lt;/volume&gt;&lt;number&gt;3&lt;/number&gt;&lt;reprint-edition&gt;Not in File&lt;/reprint-edition&gt;&lt;keywords&gt;&lt;keyword&gt;Animals&lt;/keyword&gt;&lt;keyword&gt;behavior&lt;/keyword&gt;&lt;keyword&gt;Behavior,Animal&lt;/keyword&gt;&lt;keyword&gt;benzodiazepine&lt;/keyword&gt;&lt;keyword&gt;Benzodiazepines&lt;/keyword&gt;&lt;keyword&gt;classification&lt;/keyword&gt;&lt;keyword&gt;dependence&lt;/keyword&gt;&lt;keyword&gt;drug&lt;/keyword&gt;&lt;keyword&gt;drug effects&lt;/keyword&gt;&lt;keyword&gt;drugs&lt;/keyword&gt;&lt;keyword&gt;effects&lt;/keyword&gt;&lt;keyword&gt;Humans&lt;/keyword&gt;&lt;keyword&gt;Pharmacology&lt;/keyword&gt;&lt;keyword&gt;receptors&lt;/keyword&gt;&lt;keyword&gt;Receptors,GABA-A&lt;/keyword&gt;&lt;keyword&gt;review&lt;/keyword&gt;&lt;keyword&gt;reviews&lt;/keyword&gt;&lt;keyword&gt;zolpidem&lt;/keyword&gt;&lt;/keywords&gt;&lt;dates&gt;&lt;year&gt;1994&lt;/year&gt;&lt;pub-dates&gt;&lt;date&gt;1994&lt;/date&gt;&lt;/pub-dates&gt;&lt;/dates&gt;&lt;label&gt;8672&lt;/label&gt;&lt;urls&gt;&lt;related-urls&gt;&lt;url&gt;http://www.ncbi.nlm.nih.gov/pubmed/7984354&lt;/url&gt;&lt;/related-urls&gt;&lt;/urls&gt;&lt;/record&gt;&lt;/Cite&gt;&lt;/EndNote&gt;</w:instrText>
      </w:r>
      <w:r w:rsidR="00B2794B">
        <w:fldChar w:fldCharType="separate"/>
      </w:r>
      <w:r w:rsidR="00B2794B" w:rsidRPr="00B2794B">
        <w:rPr>
          <w:noProof/>
          <w:vertAlign w:val="superscript"/>
        </w:rPr>
        <w:t>14</w:t>
      </w:r>
      <w:r w:rsidR="00B2794B">
        <w:fldChar w:fldCharType="end"/>
      </w:r>
      <w:r>
        <w:t xml:space="preserve"> decrease</w:t>
      </w:r>
      <w:r w:rsidRPr="00C57900">
        <w:t xml:space="preserve"> </w:t>
      </w:r>
      <w:r>
        <w:t>oxyhemoglobin saturation (SpO</w:t>
      </w:r>
      <w:r>
        <w:rPr>
          <w:vertAlign w:val="subscript"/>
        </w:rPr>
        <w:t>2</w:t>
      </w:r>
      <w:r>
        <w:t>) in anesthetized patients,</w:t>
      </w:r>
      <w:r w:rsidR="00B2794B">
        <w:fldChar w:fldCharType="begin"/>
      </w:r>
      <w:r w:rsidR="00B2794B">
        <w:instrText xml:space="preserve"> ADDIN EN.CITE &lt;EndNote&gt;&lt;Cite&gt;&lt;Author&gt;Quario&lt;/Author&gt;&lt;Year&gt;2008&lt;/Year&gt;&lt;RecNum&gt;8584&lt;/RecNum&gt;&lt;DisplayText&gt;&lt;style face="superscript"&gt;15&lt;/style&gt;&lt;/DisplayText&gt;&lt;record&gt;&lt;rec-number&gt;8584&lt;/rec-number&gt;&lt;foreign-keys&gt;&lt;key app="EN" db-id="20rrxaff3ezvsles5tup2z272xsxpvzd9pss" timestamp="1467901552"&gt;8584&lt;/key&gt;&lt;/foreign-keys&gt;&lt;ref-type name="Journal Article"&gt;17&lt;/ref-type&gt;&lt;contributors&gt;&lt;authors&gt;&lt;author&gt;Quario, Rondo L.&lt;/author&gt;&lt;author&gt;Thompson, C.&lt;/author&gt;&lt;/authors&gt;&lt;/contributors&gt;&lt;auth-address&gt;Unit of Anesthesia and Intensive Care, San Raffaele Hospital, Milan, Italy&lt;/auth-address&gt;&lt;titles&gt;&lt;title&gt;Efficacy of propofol compared to midazolam as an intravenous premedication agent&lt;/title&gt;&lt;secondary-title&gt;Minerva Anestesiol&lt;/secondary-title&gt;&lt;/titles&gt;&lt;periodical&gt;&lt;full-title&gt;Minerva Anestesiol&lt;/full-title&gt;&lt;/periodical&gt;&lt;pages&gt;173-179&lt;/pages&gt;&lt;volume&gt;74&lt;/volume&gt;&lt;number&gt;5&lt;/number&gt;&lt;reprint-edition&gt;Not in File&lt;/reprint-edition&gt;&lt;keywords&gt;&lt;keyword&gt;Adult&lt;/keyword&gt;&lt;keyword&gt;Anesthetics,Intravenous&lt;/keyword&gt;&lt;keyword&gt;Anxiety&lt;/keyword&gt;&lt;keyword&gt;blood&lt;/keyword&gt;&lt;keyword&gt;blood pressure&lt;/keyword&gt;&lt;keyword&gt;depression&lt;/keyword&gt;&lt;keyword&gt;Double-Blind Method&lt;/keyword&gt;&lt;keyword&gt;drug&lt;/keyword&gt;&lt;keyword&gt;effects&lt;/keyword&gt;&lt;keyword&gt;efficacy&lt;/keyword&gt;&lt;keyword&gt;heart&lt;/keyword&gt;&lt;keyword&gt;Heart Rate&lt;/keyword&gt;&lt;keyword&gt;hospital&lt;/keyword&gt;&lt;keyword&gt;Humans&lt;/keyword&gt;&lt;keyword&gt;methods&lt;/keyword&gt;&lt;keyword&gt;midazolam&lt;/keyword&gt;&lt;keyword&gt;Oxygen&lt;/keyword&gt;&lt;keyword&gt;patients&lt;/keyword&gt;&lt;keyword&gt;Propofol&lt;/keyword&gt;&lt;keyword&gt;PROSPECTIVE&lt;/keyword&gt;&lt;keyword&gt;prospective studies&lt;/keyword&gt;&lt;keyword&gt;therapeutic use&lt;/keyword&gt;&lt;/keywords&gt;&lt;dates&gt;&lt;year&gt;2008&lt;/year&gt;&lt;pub-dates&gt;&lt;date&gt;5/2008&lt;/date&gt;&lt;/pub-dates&gt;&lt;/dates&gt;&lt;label&gt;8735&lt;/label&gt;&lt;urls&gt;&lt;related-urls&gt;&lt;url&gt;http://www.ncbi.nlm.nih.gov/pubmed/18414360&lt;/url&gt;&lt;/related-urls&gt;&lt;/urls&gt;&lt;/record&gt;&lt;/Cite&gt;&lt;/EndNote&gt;</w:instrText>
      </w:r>
      <w:r w:rsidR="00B2794B">
        <w:fldChar w:fldCharType="separate"/>
      </w:r>
      <w:r w:rsidR="00B2794B" w:rsidRPr="00B2794B">
        <w:rPr>
          <w:noProof/>
          <w:vertAlign w:val="superscript"/>
        </w:rPr>
        <w:t>15</w:t>
      </w:r>
      <w:r w:rsidR="00B2794B">
        <w:fldChar w:fldCharType="end"/>
      </w:r>
      <w:r>
        <w:t xml:space="preserve"> produce obstructive apnea and hypopnea in overdose,</w:t>
      </w:r>
      <w:r w:rsidR="00B2794B">
        <w:fldChar w:fldCharType="begin">
          <w:fldData xml:space="preserve">PEVuZE5vdGU+PENpdGU+PEF1dGhvcj5HdWV5ZTwvQXV0aG9yPjxZZWFyPjIwMDI8L1llYXI+PFJl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</w:fldData>
        </w:fldChar>
      </w:r>
      <w:r w:rsidR="00B2794B">
        <w:instrText xml:space="preserve"> ADDIN EN.CITE </w:instrText>
      </w:r>
      <w:r w:rsidR="00B2794B">
        <w:fldChar w:fldCharType="begin">
          <w:fldData xml:space="preserve">PEVuZE5vdGU+PENpdGU+PEF1dGhvcj5HdWV5ZTwvQXV0aG9yPjxZZWFyPjIwMDI8L1llYXI+PFJl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</w:fldData>
        </w:fldChar>
      </w:r>
      <w:r w:rsidR="00B2794B">
        <w:instrText xml:space="preserve"> ADDIN EN.CITE.DATA </w:instrText>
      </w:r>
      <w:r w:rsidR="00B2794B">
        <w:fldChar w:fldCharType="end"/>
      </w:r>
      <w:r w:rsidR="00B2794B">
        <w:fldChar w:fldCharType="separate"/>
      </w:r>
      <w:r w:rsidR="00B2794B" w:rsidRPr="00B2794B">
        <w:rPr>
          <w:noProof/>
          <w:vertAlign w:val="superscript"/>
        </w:rPr>
        <w:t>16</w:t>
      </w:r>
      <w:r w:rsidR="00B2794B">
        <w:fldChar w:fldCharType="end"/>
      </w:r>
      <w:r>
        <w:t xml:space="preserve"> </w:t>
      </w:r>
      <w:r w:rsidR="00D00BD6">
        <w:t>impair minute ventilation, decrease SpO</w:t>
      </w:r>
      <w:r w:rsidR="00D00BD6">
        <w:rPr>
          <w:vertAlign w:val="subscript"/>
        </w:rPr>
        <w:t>2</w:t>
      </w:r>
      <w:r w:rsidR="00D00BD6">
        <w:t xml:space="preserve"> and cause hypercapnia</w:t>
      </w:r>
      <w:r>
        <w:t xml:space="preserve"> in patients with chronic obstructive pulmonary disease,</w:t>
      </w:r>
      <w:r w:rsidR="00B2794B">
        <w:fldChar w:fldCharType="begin">
          <w:fldData xml:space="preserve">PEVuZE5vdGU+PENpdGU+PEF1dGhvcj5CYXR0YWdsaWE8L0F1dGhvcj48WWVhcj4yMDE1PC9ZZWFy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</w:fldData>
        </w:fldChar>
      </w:r>
      <w:r w:rsidR="00B2794B">
        <w:instrText xml:space="preserve"> ADDIN EN.CITE </w:instrText>
      </w:r>
      <w:r w:rsidR="00B2794B">
        <w:fldChar w:fldCharType="begin">
          <w:fldData xml:space="preserve">PEVuZE5vdGU+PENpdGU+PEF1dGhvcj5CYXR0YWdsaWE8L0F1dGhvcj48WWVhcj4yMDE1PC9ZZWFy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</w:fldData>
        </w:fldChar>
      </w:r>
      <w:r w:rsidR="00B2794B">
        <w:instrText xml:space="preserve"> ADDIN EN.CITE.DATA </w:instrText>
      </w:r>
      <w:r w:rsidR="00B2794B">
        <w:fldChar w:fldCharType="end"/>
      </w:r>
      <w:r w:rsidR="00B2794B">
        <w:fldChar w:fldCharType="separate"/>
      </w:r>
      <w:r w:rsidR="00B2794B" w:rsidRPr="00B2794B">
        <w:rPr>
          <w:noProof/>
          <w:vertAlign w:val="superscript"/>
        </w:rPr>
        <w:t>17,18</w:t>
      </w:r>
      <w:r w:rsidR="00B2794B">
        <w:fldChar w:fldCharType="end"/>
      </w:r>
      <w:r>
        <w:t xml:space="preserve"> have synergistic respiratory depressant effects in combination with opioids</w:t>
      </w:r>
      <w:r w:rsidR="00B2794B">
        <w:fldChar w:fldCharType="begin">
          <w:fldData xml:space="preserve">PEVuZE5vdGU+PENpdGU+PEF1dGhvcj5XaGl0ZTwvQXV0aG9yPjxZZWFyPjE5OTk8L1llYXI+PFJl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</w:fldData>
        </w:fldChar>
      </w:r>
      <w:r w:rsidR="00B2794B">
        <w:instrText xml:space="preserve"> ADDIN EN.CITE </w:instrText>
      </w:r>
      <w:r w:rsidR="00B2794B">
        <w:fldChar w:fldCharType="begin">
          <w:fldData xml:space="preserve">PEVuZE5vdGU+PENpdGU+PEF1dGhvcj5XaGl0ZTwvQXV0aG9yPjxZZWFyPjE5OTk8L1llYXI+PFJl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</w:fldData>
        </w:fldChar>
      </w:r>
      <w:r w:rsidR="00B2794B">
        <w:instrText xml:space="preserve"> ADDIN EN.CITE.DATA </w:instrText>
      </w:r>
      <w:r w:rsidR="00B2794B">
        <w:fldChar w:fldCharType="end"/>
      </w:r>
      <w:r w:rsidR="00B2794B">
        <w:fldChar w:fldCharType="separate"/>
      </w:r>
      <w:r w:rsidR="00B2794B" w:rsidRPr="00B2794B">
        <w:rPr>
          <w:noProof/>
          <w:vertAlign w:val="superscript"/>
        </w:rPr>
        <w:t>19,20</w:t>
      </w:r>
      <w:r w:rsidR="00B2794B">
        <w:fldChar w:fldCharType="end"/>
      </w:r>
      <w:r>
        <w:t xml:space="preserve"> that increase the risk of fatal overdoses,</w:t>
      </w:r>
      <w:r w:rsidR="00B2794B">
        <w:fldChar w:fldCharType="begin">
          <w:fldData xml:space="preserve">PEVuZE5vdGU+PENpdGU+PEF1dGhvcj5QYXJrPC9BdXRob3I+PFllYXI+MjAxNTwvWWVhcj48UmVj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</w:fldData>
        </w:fldChar>
      </w:r>
      <w:r w:rsidR="00B2794B">
        <w:instrText xml:space="preserve"> ADDIN EN.CITE </w:instrText>
      </w:r>
      <w:r w:rsidR="00B2794B">
        <w:fldChar w:fldCharType="begin">
          <w:fldData xml:space="preserve">PEVuZE5vdGU+PENpdGU+PEF1dGhvcj5QYXJrPC9BdXRob3I+PFllYXI+MjAxNTwvWWVhcj48UmVj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</w:fldData>
        </w:fldChar>
      </w:r>
      <w:r w:rsidR="00B2794B">
        <w:instrText xml:space="preserve"> ADDIN EN.CITE.DATA </w:instrText>
      </w:r>
      <w:r w:rsidR="00B2794B">
        <w:fldChar w:fldCharType="end"/>
      </w:r>
      <w:r w:rsidR="00B2794B">
        <w:fldChar w:fldCharType="separate"/>
      </w:r>
      <w:r w:rsidR="00B2794B" w:rsidRPr="00B2794B">
        <w:rPr>
          <w:noProof/>
          <w:vertAlign w:val="superscript"/>
        </w:rPr>
        <w:t>21</w:t>
      </w:r>
      <w:r w:rsidR="00B2794B">
        <w:fldChar w:fldCharType="end"/>
      </w:r>
      <w:r w:rsidR="00F22E89">
        <w:t xml:space="preserve"> </w:t>
      </w:r>
      <w:r>
        <w:t>and reduce minimum nocturnal SpO</w:t>
      </w:r>
      <w:r>
        <w:rPr>
          <w:vertAlign w:val="subscript"/>
        </w:rPr>
        <w:t>2</w:t>
      </w:r>
      <w:r>
        <w:t xml:space="preserve"> in patients with sleep apnea.</w:t>
      </w:r>
      <w:r w:rsidR="00B2794B">
        <w:fldChar w:fldCharType="begin">
          <w:fldData xml:space="preserve">PEVuZE5vdGU+PENpdGU+PEF1dGhvcj5NYXNvbjwvQXV0aG9yPjxZZWFyPjIwMTU8L1llYXI+PFJl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=
</w:fldData>
        </w:fldChar>
      </w:r>
      <w:r w:rsidR="00B2794B">
        <w:instrText xml:space="preserve"> ADDIN EN.CITE </w:instrText>
      </w:r>
      <w:r w:rsidR="00B2794B">
        <w:fldChar w:fldCharType="begin">
          <w:fldData xml:space="preserve">PEVuZE5vdGU+PENpdGU+PEF1dGhvcj5NYXNvbjwvQXV0aG9yPjxZZWFyPjIwMTU8L1llYXI+PFJl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=
</w:fldData>
        </w:fldChar>
      </w:r>
      <w:r w:rsidR="00B2794B">
        <w:instrText xml:space="preserve"> ADDIN EN.CITE.DATA </w:instrText>
      </w:r>
      <w:r w:rsidR="00B2794B">
        <w:fldChar w:fldCharType="end"/>
      </w:r>
      <w:r w:rsidR="00B2794B">
        <w:fldChar w:fldCharType="separate"/>
      </w:r>
      <w:r w:rsidR="00B2794B" w:rsidRPr="00B2794B">
        <w:rPr>
          <w:noProof/>
          <w:vertAlign w:val="superscript"/>
        </w:rPr>
        <w:t>22</w:t>
      </w:r>
      <w:r w:rsidR="00B2794B">
        <w:fldChar w:fldCharType="end"/>
      </w:r>
      <w:r>
        <w:t xml:space="preserve"> The hypothesis that these adverse respiratory effects increase cardiovascular risk is supported by our preliminary data showing a dose-related increase in the incidence of out-of-hospital cardiovascular deaths (most commonly sudden cardiac death) for benzodiazepines (</w:t>
      </w:r>
      <w:r>
        <w:rPr>
          <w:rFonts w:cs="Arial"/>
        </w:rPr>
        <w:t>§</w:t>
      </w:r>
      <w:r w:rsidR="00323431">
        <w:t>a.2.d</w:t>
      </w:r>
      <w:r>
        <w:t xml:space="preserve">).  The </w:t>
      </w:r>
      <w:proofErr w:type="spellStart"/>
      <w:r>
        <w:t>sBzRAs</w:t>
      </w:r>
      <w:proofErr w:type="spellEnd"/>
      <w:r>
        <w:t xml:space="preserve"> impair respiration to a lesser degree</w:t>
      </w:r>
      <w:r w:rsidR="00B2794B">
        <w:fldChar w:fldCharType="begin">
          <w:fldData xml:space="preserve">PEVuZE5vdGU+PENpdGU+PEF1dGhvcj5FbGxpb3Q8L0F1dGhvcj48WWVhcj4yMDAxPC9ZZWFyPjxS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</w:fldData>
        </w:fldChar>
      </w:r>
      <w:r w:rsidR="00B2794B">
        <w:instrText xml:space="preserve"> ADDIN EN.CITE </w:instrText>
      </w:r>
      <w:r w:rsidR="00B2794B">
        <w:fldChar w:fldCharType="begin">
          <w:fldData xml:space="preserve">PEVuZE5vdGU+PENpdGU+PEF1dGhvcj5FbGxpb3Q8L0F1dGhvcj48WWVhcj4yMDAxPC9ZZWFyPjxS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</w:fldData>
        </w:fldChar>
      </w:r>
      <w:r w:rsidR="00B2794B">
        <w:instrText xml:space="preserve"> ADDIN EN.CITE.DATA </w:instrText>
      </w:r>
      <w:r w:rsidR="00B2794B">
        <w:fldChar w:fldCharType="end"/>
      </w:r>
      <w:r w:rsidR="00B2794B">
        <w:fldChar w:fldCharType="separate"/>
      </w:r>
      <w:r w:rsidR="00B2794B" w:rsidRPr="00B2794B">
        <w:rPr>
          <w:noProof/>
          <w:vertAlign w:val="superscript"/>
        </w:rPr>
        <w:t>22-27</w:t>
      </w:r>
      <w:r w:rsidR="00B2794B">
        <w:fldChar w:fldCharType="end"/>
      </w:r>
      <w:r>
        <w:t xml:space="preserve"> and the available data indicate trazodone causes minimal, if any, respiratory impairment.</w:t>
      </w:r>
      <w:r w:rsidR="00B2794B">
        <w:fldChar w:fldCharType="begin">
          <w:fldData xml:space="preserve">PEVuZE5vdGU+PENpdGU+PEF1dGhvcj5Cb3NzaW5pPC9BdXRob3I+PFllYXI+MjAxMjwvWWVhcj48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</w:fldData>
        </w:fldChar>
      </w:r>
      <w:r w:rsidR="00B2794B">
        <w:instrText xml:space="preserve"> ADDIN EN.CITE </w:instrText>
      </w:r>
      <w:r w:rsidR="00B2794B">
        <w:fldChar w:fldCharType="begin">
          <w:fldData xml:space="preserve">PEVuZE5vdGU+PENpdGU+PEF1dGhvcj5Cb3NzaW5pPC9BdXRob3I+PFllYXI+MjAxMjwvWWVhcj48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</w:fldData>
        </w:fldChar>
      </w:r>
      <w:r w:rsidR="00B2794B">
        <w:instrText xml:space="preserve"> ADDIN EN.CITE.DATA </w:instrText>
      </w:r>
      <w:r w:rsidR="00B2794B">
        <w:fldChar w:fldCharType="end"/>
      </w:r>
      <w:r w:rsidR="00B2794B">
        <w:fldChar w:fldCharType="separate"/>
      </w:r>
      <w:r w:rsidR="00B2794B" w:rsidRPr="00B2794B">
        <w:rPr>
          <w:noProof/>
          <w:vertAlign w:val="superscript"/>
        </w:rPr>
        <w:t>27-32</w:t>
      </w:r>
      <w:r w:rsidR="00B2794B">
        <w:fldChar w:fldCharType="end"/>
      </w:r>
      <w:r>
        <w:t xml:space="preserve">  Thus, trazodone could have better cardiovascular safety than the benzodiazepines and possibly the </w:t>
      </w:r>
      <w:proofErr w:type="spellStart"/>
      <w:r>
        <w:t>sBzRAs</w:t>
      </w:r>
      <w:proofErr w:type="spellEnd"/>
      <w:r>
        <w:t>.</w:t>
      </w:r>
    </w:p>
    <w:p w14:paraId="312FC91D" w14:textId="1F9E8CF1" w:rsidR="007B48C6" w:rsidRDefault="007B48C6" w:rsidP="007B48C6">
      <w:pPr>
        <w:widowControl/>
        <w:ind w:firstLine="360"/>
      </w:pPr>
      <w:r>
        <w:t xml:space="preserve">Opioid analgesics could potentiate the adverse cardiovascular effects of benzodiazepines and </w:t>
      </w:r>
      <w:proofErr w:type="spellStart"/>
      <w:r>
        <w:t>sBzRAs</w:t>
      </w:r>
      <w:proofErr w:type="spellEnd"/>
      <w:r>
        <w:t>.  Concurrent opioid-hypnotic use is frequent; in 2014, an estimated 26% of patients with a benzodiazepine prescription also had an opioid prescription.</w:t>
      </w:r>
      <w:r w:rsidR="00B2794B">
        <w:fldChar w:fldCharType="begin">
          <w:fldData xml:space="preserve">PEVuZE5vdGU+PENpdGU+PEF1dGhvcj5Id2FuZzwvQXV0aG9yPjxZZWFyPjIwMTY8L1llYXI+PFJl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</w:fldData>
        </w:fldChar>
      </w:r>
      <w:r w:rsidR="00B2794B">
        <w:instrText xml:space="preserve"> ADDIN EN.CITE </w:instrText>
      </w:r>
      <w:r w:rsidR="00B2794B">
        <w:fldChar w:fldCharType="begin">
          <w:fldData xml:space="preserve">PEVuZE5vdGU+PENpdGU+PEF1dGhvcj5Id2FuZzwvQXV0aG9yPjxZZWFyPjIwMTY8L1llYXI+PFJl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</w:fldData>
        </w:fldChar>
      </w:r>
      <w:r w:rsidR="00B2794B">
        <w:instrText xml:space="preserve"> ADDIN EN.CITE.DATA </w:instrText>
      </w:r>
      <w:r w:rsidR="00B2794B">
        <w:fldChar w:fldCharType="end"/>
      </w:r>
      <w:r w:rsidR="00B2794B">
        <w:fldChar w:fldCharType="separate"/>
      </w:r>
      <w:r w:rsidR="00B2794B" w:rsidRPr="00B2794B">
        <w:rPr>
          <w:noProof/>
          <w:vertAlign w:val="superscript"/>
        </w:rPr>
        <w:t>33</w:t>
      </w:r>
      <w:r w:rsidR="00B2794B">
        <w:fldChar w:fldCharType="end"/>
      </w:r>
      <w:r>
        <w:t xml:space="preserve">  Opioid analgesics cause a dose-related impairment in all phases of respiratory activity</w:t>
      </w:r>
      <w:r w:rsidR="00B2794B">
        <w:fldChar w:fldCharType="begin">
          <w:fldData xml:space="preserve">PEVuZE5vdGU+PENpdGU+PEF1dGhvcj5adXRsZXI8L0F1dGhvcj48WWVhcj4yMDExPC9ZZWFyPjxS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=
</w:fldData>
        </w:fldChar>
      </w:r>
      <w:r w:rsidR="00B2794B">
        <w:instrText xml:space="preserve"> ADDIN EN.CITE </w:instrText>
      </w:r>
      <w:r w:rsidR="00B2794B">
        <w:fldChar w:fldCharType="begin">
          <w:fldData xml:space="preserve">PEVuZE5vdGU+PENpdGU+PEF1dGhvcj5adXRsZXI8L0F1dGhvcj48WWVhcj4yMDExPC9ZZWFyPjxS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=
</w:fldData>
        </w:fldChar>
      </w:r>
      <w:r w:rsidR="00B2794B">
        <w:instrText xml:space="preserve"> ADDIN EN.CITE.DATA </w:instrText>
      </w:r>
      <w:r w:rsidR="00B2794B">
        <w:fldChar w:fldCharType="end"/>
      </w:r>
      <w:r w:rsidR="00B2794B">
        <w:fldChar w:fldCharType="separate"/>
      </w:r>
      <w:r w:rsidR="00B2794B" w:rsidRPr="00B2794B">
        <w:rPr>
          <w:noProof/>
          <w:vertAlign w:val="superscript"/>
        </w:rPr>
        <w:t>34,35</w:t>
      </w:r>
      <w:r w:rsidR="00B2794B">
        <w:fldChar w:fldCharType="end"/>
      </w:r>
      <w:r>
        <w:t xml:space="preserve"> and cause or exacerbate sleep-disordered breathing.</w:t>
      </w:r>
      <w:r w:rsidR="00B2794B">
        <w:fldChar w:fldCharType="begin">
          <w:fldData xml:space="preserve">PEVuZE5vdGU+PENpdGU+PEF1dGhvcj5ZdWU8L0F1dGhvcj48WWVhcj4yMDEwPC9ZZWFyPjxSZWNO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</w:fldData>
        </w:fldChar>
      </w:r>
      <w:r w:rsidR="00B2794B">
        <w:instrText xml:space="preserve"> ADDIN EN.CITE </w:instrText>
      </w:r>
      <w:r w:rsidR="00B2794B">
        <w:fldChar w:fldCharType="begin">
          <w:fldData xml:space="preserve">PEVuZE5vdGU+PENpdGU+PEF1dGhvcj5ZdWU8L0F1dGhvcj48WWVhcj4yMDEwPC9ZZWFyPjxSZWNO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</w:fldData>
        </w:fldChar>
      </w:r>
      <w:r w:rsidR="00B2794B">
        <w:instrText xml:space="preserve"> ADDIN EN.CITE.DATA </w:instrText>
      </w:r>
      <w:r w:rsidR="00B2794B">
        <w:fldChar w:fldCharType="end"/>
      </w:r>
      <w:r w:rsidR="00B2794B">
        <w:fldChar w:fldCharType="separate"/>
      </w:r>
      <w:r w:rsidR="00B2794B" w:rsidRPr="00B2794B">
        <w:rPr>
          <w:noProof/>
          <w:vertAlign w:val="superscript"/>
        </w:rPr>
        <w:t>34,36,37</w:t>
      </w:r>
      <w:r w:rsidR="00B2794B">
        <w:fldChar w:fldCharType="end"/>
      </w:r>
      <w:r>
        <w:t xml:space="preserve">  We recently found</w:t>
      </w:r>
      <w:r w:rsidR="00B2794B">
        <w:fldChar w:fldCharType="begin"/>
      </w:r>
      <w:r w:rsidR="00B2794B">
        <w:instrText xml:space="preserve"> ADDIN EN.CITE &lt;EndNote&gt;&lt;Cite&gt;&lt;Author&gt;Ray&lt;/Author&gt;&lt;Year&gt;2016&lt;/Year&gt;&lt;RecNum&gt;8591&lt;/RecNum&gt;&lt;DisplayText&gt;&lt;style face="superscript"&gt;38&lt;/style&gt;&lt;/DisplayText&gt;&lt;record&gt;&lt;rec-number&gt;8591&lt;/rec-number&gt;&lt;foreign-keys&gt;&lt;key app="EN" db-id="20rrxaff3ezvsles5tup2z272xsxpvzd9pss" timestamp="1467901552"&gt;8591&lt;/key&gt;&lt;/foreign-keys&gt;&lt;ref-type name="Journal Article"&gt;17&lt;/ref-type&gt;&lt;contributors&gt;&lt;authors&gt;&lt;author&gt;Ray, W.A.&lt;/author&gt;&lt;author&gt;Chung, C.P.&lt;/author&gt;&lt;author&gt;Murray, K.T.&lt;/author&gt;&lt;author&gt;Hall, K&lt;/author&gt;&lt;author&gt;Stein, C.M.&lt;/author&gt;&lt;/authors&gt;&lt;/contributors&gt;&lt;titles&gt;&lt;title&gt;Prescription of long-acting opioids and mortality in patients with chronic noncancer pain&lt;/title&gt;&lt;secondary-title&gt;JAMA&lt;/secondary-title&gt;&lt;/titles&gt;&lt;periodical&gt;&lt;full-title&gt;JAMA&lt;/full-title&gt;&lt;/periodical&gt;&lt;pages&gt;2415-2423&lt;/pages&gt;&lt;volume&gt;315&lt;/volume&gt;&lt;reprint-edition&gt;Not in File&lt;/reprint-edition&gt;&lt;keywords&gt;&lt;keyword&gt;Mortality&lt;/keyword&gt;&lt;keyword&gt;patients&lt;/keyword&gt;&lt;keyword&gt;pain&lt;/keyword&gt;&lt;/keywords&gt;&lt;dates&gt;&lt;year&gt;2016&lt;/year&gt;&lt;pub-dates&gt;&lt;date&gt;2016&lt;/date&gt;&lt;/pub-dates&gt;&lt;/dates&gt;&lt;label&gt;8742&lt;/label&gt;&lt;urls&gt;&lt;/urls&gt;&lt;/record&gt;&lt;/Cite&gt;&lt;/EndNote&gt;</w:instrText>
      </w:r>
      <w:r w:rsidR="00B2794B">
        <w:fldChar w:fldCharType="separate"/>
      </w:r>
      <w:r w:rsidR="00B2794B" w:rsidRPr="00B2794B">
        <w:rPr>
          <w:noProof/>
          <w:vertAlign w:val="superscript"/>
        </w:rPr>
        <w:t>38</w:t>
      </w:r>
      <w:r w:rsidR="00B2794B">
        <w:fldChar w:fldCharType="end"/>
      </w:r>
      <w:r>
        <w:t xml:space="preserve"> that long-acting opioid users had a 65% increase in the risk of out-of-hospital cardiovascular death (</w:t>
      </w:r>
      <w:r w:rsidR="00F22E89">
        <w:t xml:space="preserve">hazard ratio </w:t>
      </w:r>
      <w:r>
        <w:t>= 1.65 [1.10-2.46]), evidence that medications that impair nocturnal respiration have adverse cardiovascular effects.</w:t>
      </w:r>
      <w:r>
        <w:rPr>
          <w:b/>
        </w:rPr>
        <w:t xml:space="preserve">  </w:t>
      </w:r>
      <w:r>
        <w:t>Combined respiratory effects of benzodiazepines and opioids also could increase cardiovascular risk, a hypothesis supported by our preliminary data indicating a synergistic increase in cardiovascular death risk with concurrent benzodiazepine-long-acting opioid use.</w:t>
      </w:r>
      <w:r w:rsidRPr="007F58B4">
        <w:t xml:space="preserve"> </w:t>
      </w:r>
      <w:r>
        <w:t>Thus, the adverse cardiovascular effects of some hypnotics might only be present in combination with opioids.</w:t>
      </w:r>
    </w:p>
    <w:p w14:paraId="25C0A0B9" w14:textId="52B437F7" w:rsidR="00834F7C" w:rsidRDefault="007B48C6" w:rsidP="00932568">
      <w:pPr>
        <w:widowControl/>
        <w:ind w:firstLine="360"/>
      </w:pPr>
      <w:r>
        <w:t>Despite the use of prescribed hypnotics by millions of patients, the</w:t>
      </w:r>
      <w:r w:rsidR="00A8711A">
        <w:t xml:space="preserve"> potential</w:t>
      </w:r>
      <w:r>
        <w:t xml:space="preserve"> association with increased mortality has not materially affected clinical practice or public health policy because it is nearly universally considered as due to bias.  However, an important harm of benzodiazepines and </w:t>
      </w:r>
      <w:proofErr w:type="spellStart"/>
      <w:r>
        <w:t>sBzRAs</w:t>
      </w:r>
      <w:proofErr w:type="spellEnd"/>
      <w:r>
        <w:t xml:space="preserve"> may have been overlooked.  The nocturnal respiratory impairment-cardiovascular death mechanism provides a biologically plausible basis for this association and suggests clinically meaningful between-drug differences. Some limitations of extant studies could have underestimated the true risk.  Thus, rigorous study of the relative cardiovascular safety of frequently prescribed hypnotics, without and with concurrent opioids, is needed to guide clinical practice.</w:t>
      </w:r>
    </w:p>
    <w:p w14:paraId="2C06CA22" w14:textId="77777777" w:rsidR="006916D8" w:rsidRDefault="006916D8" w:rsidP="006916D8">
      <w:pPr>
        <w:widowControl/>
        <w:ind w:firstLine="360"/>
      </w:pPr>
      <w:r w:rsidRPr="006916D8">
        <w:t>We plan to study the cardiovascular effects of hypnotics in Medicare enrollees—who have the most frequent hypnotic use and greatest susceptibility to increased mortality—to test the hypotheses that:</w:t>
      </w:r>
    </w:p>
    <w:p w14:paraId="0E99044F" w14:textId="7B594DB3" w:rsidR="006916D8" w:rsidRPr="006916D8" w:rsidRDefault="006916D8" w:rsidP="006916D8">
      <w:pPr>
        <w:widowControl/>
        <w:ind w:firstLine="360"/>
      </w:pPr>
      <w:r w:rsidRPr="006916D8">
        <w:t xml:space="preserve"> </w:t>
      </w:r>
    </w:p>
    <w:p w14:paraId="1F471029" w14:textId="77777777" w:rsidR="006916D8" w:rsidRPr="006916D8" w:rsidRDefault="006916D8" w:rsidP="006916D8">
      <w:pPr>
        <w:widowControl/>
        <w:ind w:firstLine="360"/>
      </w:pPr>
      <w:r w:rsidRPr="006916D8">
        <w:rPr>
          <w:b/>
        </w:rPr>
        <w:t xml:space="preserve">Aim 1.  In the absence of opioid use, the risk of out-of-hospital cardiovascular and total mortality for benzodiazepine and </w:t>
      </w:r>
      <w:proofErr w:type="spellStart"/>
      <w:r w:rsidRPr="006916D8">
        <w:rPr>
          <w:b/>
        </w:rPr>
        <w:t>sBzRA</w:t>
      </w:r>
      <w:proofErr w:type="spellEnd"/>
      <w:r w:rsidRPr="006916D8">
        <w:rPr>
          <w:b/>
        </w:rPr>
        <w:t xml:space="preserve"> users is greater than that for trazodone users.</w:t>
      </w:r>
    </w:p>
    <w:p w14:paraId="0443B6FC" w14:textId="77777777" w:rsidR="006916D8" w:rsidRPr="006916D8" w:rsidRDefault="006916D8" w:rsidP="006916D8">
      <w:pPr>
        <w:widowControl/>
        <w:ind w:firstLine="360"/>
      </w:pPr>
    </w:p>
    <w:p w14:paraId="66D3DB91" w14:textId="34CF9CF7" w:rsidR="006916D8" w:rsidRDefault="006916D8" w:rsidP="006916D8">
      <w:pPr>
        <w:widowControl/>
        <w:ind w:firstLine="360"/>
      </w:pPr>
      <w:r w:rsidRPr="006916D8">
        <w:rPr>
          <w:b/>
        </w:rPr>
        <w:t xml:space="preserve">Aim 2.  Concurrent use of opioid analgesics potentiates the risk of cardiovascular mortality for patients with benzodiazepine or </w:t>
      </w:r>
      <w:proofErr w:type="spellStart"/>
      <w:r w:rsidRPr="006916D8">
        <w:rPr>
          <w:b/>
        </w:rPr>
        <w:t>sBzRA</w:t>
      </w:r>
      <w:proofErr w:type="spellEnd"/>
      <w:r w:rsidRPr="006916D8">
        <w:rPr>
          <w:b/>
        </w:rPr>
        <w:t xml:space="preserve"> use.</w:t>
      </w:r>
    </w:p>
    <w:p w14:paraId="1D34ACDF" w14:textId="77777777" w:rsidR="00932568" w:rsidRDefault="00932568" w:rsidP="00932568">
      <w:pPr>
        <w:widowControl/>
        <w:ind w:firstLine="360"/>
        <w:rPr>
          <w:lang w:eastAsia="x-none"/>
        </w:rPr>
      </w:pPr>
    </w:p>
    <w:p w14:paraId="32AF803F" w14:textId="77777777" w:rsidR="00932568" w:rsidRDefault="00932568">
      <w:pPr>
        <w:widowControl/>
        <w:rPr>
          <w:b/>
        </w:rPr>
      </w:pPr>
      <w:r>
        <w:rPr>
          <w:b/>
        </w:rPr>
        <w:br w:type="page"/>
      </w:r>
    </w:p>
    <w:p w14:paraId="05D7DFE4" w14:textId="42B84803" w:rsidR="00932568" w:rsidRDefault="00932568" w:rsidP="00824369">
      <w:r>
        <w:rPr>
          <w:b/>
        </w:rPr>
        <w:lastRenderedPageBreak/>
        <w:t>Extract from Analysis Plan (</w:t>
      </w:r>
      <w:r w:rsidRPr="00932568">
        <w:rPr>
          <w:b/>
          <w:bCs/>
        </w:rPr>
        <w:t>HL081707</w:t>
      </w:r>
      <w:r>
        <w:rPr>
          <w:b/>
          <w:bCs/>
        </w:rPr>
        <w:t>)</w:t>
      </w:r>
    </w:p>
    <w:p w14:paraId="44711ED2" w14:textId="77777777" w:rsidR="00932568" w:rsidRDefault="00932568" w:rsidP="00824369"/>
    <w:p w14:paraId="02BC2F40" w14:textId="1615DA3A" w:rsidR="00682B0D" w:rsidRDefault="00367D71" w:rsidP="00682B0D">
      <w:pPr>
        <w:rPr>
          <w:lang w:eastAsia="x-none"/>
        </w:rPr>
      </w:pPr>
      <w:r>
        <w:rPr>
          <w:lang w:eastAsia="x-none"/>
        </w:rPr>
        <w:t>1.  Sources of Data</w:t>
      </w:r>
    </w:p>
    <w:p w14:paraId="3809C961" w14:textId="77777777" w:rsidR="00932568" w:rsidRDefault="00932568" w:rsidP="00682B0D">
      <w:pPr>
        <w:rPr>
          <w:lang w:eastAsia="x-none"/>
        </w:rPr>
      </w:pPr>
    </w:p>
    <w:p w14:paraId="0CE0C4B5" w14:textId="3861F355" w:rsidR="00367D71" w:rsidRDefault="00367D71" w:rsidP="00682B0D">
      <w:pPr>
        <w:rPr>
          <w:lang w:eastAsia="x-none"/>
        </w:rPr>
      </w:pPr>
      <w:r w:rsidRPr="00367D71">
        <w:rPr>
          <w:lang w:eastAsia="x-none"/>
        </w:rPr>
        <w:t>We will obtain study data from computerized files of medical encounters for Medicare beneficiaries maintained by the CMS Research Data Assistance Center (</w:t>
      </w:r>
      <w:proofErr w:type="spellStart"/>
      <w:r w:rsidRPr="00367D71">
        <w:rPr>
          <w:lang w:eastAsia="x-none"/>
        </w:rPr>
        <w:t>ResDAC</w:t>
      </w:r>
      <w:proofErr w:type="spellEnd"/>
      <w:r w:rsidRPr="00367D71">
        <w:rPr>
          <w:lang w:eastAsia="x-none"/>
        </w:rPr>
        <w:t>).  We will restrict our request to beneficiaries with medication coverage (enrolled part D) in a fee-for-service plan (not enrolled part C, Medicare Advantage) and not enrolled because of disability.</w:t>
      </w:r>
    </w:p>
    <w:p w14:paraId="177F38B4" w14:textId="06AF052B" w:rsidR="00367D71" w:rsidRDefault="00367D71" w:rsidP="00682B0D">
      <w:pPr>
        <w:rPr>
          <w:lang w:eastAsia="x-none"/>
        </w:rPr>
      </w:pPr>
    </w:p>
    <w:p w14:paraId="036609CF" w14:textId="3609FDFF" w:rsidR="00367D71" w:rsidRDefault="00367D71" w:rsidP="00682B0D">
      <w:pPr>
        <w:rPr>
          <w:lang w:eastAsia="x-none"/>
        </w:rPr>
      </w:pPr>
      <w:r>
        <w:rPr>
          <w:lang w:eastAsia="x-none"/>
        </w:rPr>
        <w:t>2.  Study Hypnotics</w:t>
      </w:r>
    </w:p>
    <w:p w14:paraId="1A1FADEF" w14:textId="77777777" w:rsidR="00367D71" w:rsidRDefault="00367D71" w:rsidP="00682B0D"/>
    <w:p w14:paraId="65F109B4" w14:textId="1FBF4A4C" w:rsidR="00367D71" w:rsidRDefault="00367D71" w:rsidP="00682B0D">
      <w:r>
        <w:t>All prescriptions for drugs with an FDA-approved hypnotic indication are considered hypnotics because off-label use is minimal, given the rapid onset of drowsiness.  Other drugs frequently prescribed for insomnia that guidelines describe as hypnotics</w:t>
      </w:r>
      <w:r w:rsidR="00B2794B">
        <w:fldChar w:fldCharType="begin">
          <w:fldData xml:space="preserve">PEVuZE5vdGU+PENpdGU+PEF1dGhvcj5CdXlzc2U8L0F1dGhvcj48WWVhcj4yMDEzPC9ZZWFyPjxS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</w:fldData>
        </w:fldChar>
      </w:r>
      <w:r w:rsidR="00B2794B">
        <w:instrText xml:space="preserve"> ADDIN EN.CITE </w:instrText>
      </w:r>
      <w:r w:rsidR="00B2794B">
        <w:fldChar w:fldCharType="begin">
          <w:fldData xml:space="preserve">PEVuZE5vdGU+PENpdGU+PEF1dGhvcj5CdXlzc2U8L0F1dGhvcj48WWVhcj4yMDEzPC9ZZWFyPjxS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</w:fldData>
        </w:fldChar>
      </w:r>
      <w:r w:rsidR="00B2794B">
        <w:instrText xml:space="preserve"> ADDIN EN.CITE.DATA </w:instrText>
      </w:r>
      <w:r w:rsidR="00B2794B">
        <w:fldChar w:fldCharType="end"/>
      </w:r>
      <w:r w:rsidR="00B2794B">
        <w:fldChar w:fldCharType="separate"/>
      </w:r>
      <w:r w:rsidR="00B2794B" w:rsidRPr="00B2794B">
        <w:rPr>
          <w:noProof/>
          <w:vertAlign w:val="superscript"/>
        </w:rPr>
        <w:t>6,39</w:t>
      </w:r>
      <w:r w:rsidR="00B2794B">
        <w:fldChar w:fldCharType="end"/>
      </w:r>
      <w:r>
        <w:t xml:space="preserve"> are considered hypnotics if the dosing schedule is once/day and there is no evidence of a different indication.</w:t>
      </w:r>
    </w:p>
    <w:p w14:paraId="441ABA5B" w14:textId="506C150B" w:rsidR="00367D71" w:rsidRDefault="00367D71" w:rsidP="00682B0D"/>
    <w:p w14:paraId="5D70149F" w14:textId="06A95FCD" w:rsidR="00367D71" w:rsidRDefault="00367D71" w:rsidP="00682B0D">
      <w:r>
        <w:t>3.  Cohort Inclusion/Exclusion</w:t>
      </w:r>
    </w:p>
    <w:p w14:paraId="2ACCDCD2" w14:textId="1040283E" w:rsidR="00367D71" w:rsidRDefault="00367D71" w:rsidP="00682B0D"/>
    <w:p w14:paraId="08549374" w14:textId="23909FB8" w:rsidR="00367D71" w:rsidRDefault="00367D71" w:rsidP="00682B0D">
      <w:r w:rsidRPr="00367D71">
        <w:t>Cohort eligibility criteria are designed to identify patients beginning a course of hypnotic therapy, with no past use of any benzodiazepine or trazodone, with adequate information in the Medicare files to determine study covariates and who are unlikely to have a short-term elevated risk of death from a known condition</w:t>
      </w:r>
      <w:r>
        <w:t>.</w:t>
      </w:r>
      <w:r w:rsidRPr="00367D71">
        <w:t xml:space="preserve"> As in our previous studies,</w:t>
      </w:r>
      <w:r w:rsidR="00B2794B">
        <w:fldChar w:fldCharType="begin"/>
      </w:r>
      <w:r w:rsidR="00B2794B">
        <w:instrText xml:space="preserve"> ADDIN EN.CITE &lt;EndNote&gt;&lt;Cite&gt;&lt;Author&gt;Ray&lt;/Author&gt;&lt;Year&gt;2016&lt;/Year&gt;&lt;RecNum&gt;8591&lt;/RecNum&gt;&lt;DisplayText&gt;&lt;style face="superscript"&gt;38&lt;/style&gt;&lt;/DisplayText&gt;&lt;record&gt;&lt;rec-number&gt;8591&lt;/rec-number&gt;&lt;foreign-keys&gt;&lt;key app="EN" db-id="20rrxaff3ezvsles5tup2z272xsxpvzd9pss" timestamp="1467901552"&gt;8591&lt;/key&gt;&lt;/foreign-keys&gt;&lt;ref-type name="Journal Article"&gt;17&lt;/ref-type&gt;&lt;contributors&gt;&lt;authors&gt;&lt;author&gt;Ray, W.A.&lt;/author&gt;&lt;author&gt;Chung, C.P.&lt;/author&gt;&lt;author&gt;Murray, K.T.&lt;/author&gt;&lt;author&gt;Hall, K&lt;/author&gt;&lt;author&gt;Stein, C.M.&lt;/author&gt;&lt;/authors&gt;&lt;/contributors&gt;&lt;titles&gt;&lt;title&gt;Prescription of long-acting opioids and mortality in patients with chronic noncancer pain&lt;/title&gt;&lt;secondary-title&gt;JAMA&lt;/secondary-title&gt;&lt;/titles&gt;&lt;periodical&gt;&lt;full-title&gt;JAMA&lt;/full-title&gt;&lt;/periodical&gt;&lt;pages&gt;2415-2423&lt;/pages&gt;&lt;volume&gt;315&lt;/volume&gt;&lt;reprint-edition&gt;Not in File&lt;/reprint-edition&gt;&lt;keywords&gt;&lt;keyword&gt;Mortality&lt;/keyword&gt;&lt;keyword&gt;patients&lt;/keyword&gt;&lt;keyword&gt;pain&lt;/keyword&gt;&lt;/keywords&gt;&lt;dates&gt;&lt;year&gt;2016&lt;/year&gt;&lt;pub-dates&gt;&lt;date&gt;2016&lt;/date&gt;&lt;/pub-dates&gt;&lt;/dates&gt;&lt;label&gt;8742&lt;/label&gt;&lt;urls&gt;&lt;/urls&gt;&lt;/record&gt;&lt;/Cite&gt;&lt;/EndNote&gt;</w:instrText>
      </w:r>
      <w:r w:rsidR="00B2794B">
        <w:fldChar w:fldCharType="separate"/>
      </w:r>
      <w:r w:rsidR="00B2794B" w:rsidRPr="00B2794B">
        <w:rPr>
          <w:noProof/>
          <w:vertAlign w:val="superscript"/>
        </w:rPr>
        <w:t>38</w:t>
      </w:r>
      <w:r w:rsidR="00B2794B">
        <w:fldChar w:fldCharType="end"/>
      </w:r>
      <w:r w:rsidRPr="00367D71">
        <w:t xml:space="preserve"> we exclude patients with serious illness that poses short-term increased risk of death to reduce confounding by hypnotic use in terminally ill patients and to decrease the likelihood that cardiovascular deaths are related to prior illness. We do not require a sleep disorder diagnosis because this diagnosis often is not recorded in clinical practice.</w:t>
      </w:r>
    </w:p>
    <w:p w14:paraId="36E33216" w14:textId="450539CD" w:rsidR="00367D71" w:rsidRDefault="00367D71" w:rsidP="00682B0D"/>
    <w:p w14:paraId="74875612" w14:textId="1C74BABD" w:rsidR="00367D71" w:rsidRDefault="00367D71" w:rsidP="00682B0D">
      <w:r>
        <w:t>4.  Covariates</w:t>
      </w:r>
    </w:p>
    <w:p w14:paraId="714F5A32" w14:textId="77777777" w:rsidR="00367D71" w:rsidRDefault="00367D71" w:rsidP="00682B0D">
      <w:pPr>
        <w:rPr>
          <w:lang w:eastAsia="x-none"/>
        </w:rPr>
      </w:pPr>
    </w:p>
    <w:p w14:paraId="28B71B56" w14:textId="170E1641" w:rsidR="00367D71" w:rsidRDefault="00367D71" w:rsidP="00682B0D">
      <w:pPr>
        <w:rPr>
          <w:lang w:eastAsia="x-none"/>
        </w:rPr>
      </w:pPr>
      <w:r w:rsidRPr="00367D71">
        <w:rPr>
          <w:lang w:eastAsia="x-none"/>
        </w:rPr>
        <w:t>A key design element is controlling for potential confounders that vary according to the three types of hypnotics.  Thus, as in our long-acting opioid study (§a.3.b), we will tightly match the groups according to covariates with a plausible direct or indirect relation to both hypnotic initiation and cardiovascular or total mortality; as in our previous studies</w:t>
      </w:r>
      <w:r w:rsidR="00B2794B">
        <w:rPr>
          <w:lang w:eastAsia="x-none"/>
        </w:rPr>
        <w:fldChar w:fldCharType="begin"/>
      </w:r>
      <w:r w:rsidR="00B2794B">
        <w:rPr>
          <w:lang w:eastAsia="x-none"/>
        </w:rPr>
        <w:instrText xml:space="preserve"> ADDIN EN.CITE &lt;EndNote&gt;&lt;Cite&gt;&lt;Author&gt;Ray&lt;/Author&gt;&lt;Year&gt;2016&lt;/Year&gt;&lt;RecNum&gt;8591&lt;/RecNum&gt;&lt;DisplayText&gt;&lt;style face="superscript"&gt;38&lt;/style&gt;&lt;/DisplayText&gt;&lt;record&gt;&lt;rec-number&gt;8591&lt;/rec-number&gt;&lt;foreign-keys&gt;&lt;key app="EN" db-id="20rrxaff3ezvsles5tup2z272xsxpvzd9pss" timestamp="1467901552"&gt;8591&lt;/key&gt;&lt;/foreign-keys&gt;&lt;ref-type name="Journal Article"&gt;17&lt;/ref-type&gt;&lt;contributors&gt;&lt;authors&gt;&lt;author&gt;Ray, W.A.&lt;/author&gt;&lt;author&gt;Chung, C.P.&lt;/author&gt;&lt;author&gt;Murray, K.T.&lt;/author&gt;&lt;author&gt;Hall, K&lt;/author&gt;&lt;author&gt;Stein, C.M.&lt;/author&gt;&lt;/authors&gt;&lt;/contributors&gt;&lt;titles&gt;&lt;title&gt;Prescription of long-acting opioids and mortality in patients with chronic noncancer pain&lt;/title&gt;&lt;secondary-title&gt;JAMA&lt;/secondary-title&gt;&lt;/titles&gt;&lt;periodical&gt;&lt;full-title&gt;JAMA&lt;/full-title&gt;&lt;/periodical&gt;&lt;pages&gt;2415-2423&lt;/pages&gt;&lt;volume&gt;315&lt;/volume&gt;&lt;reprint-edition&gt;Not in File&lt;/reprint-edition&gt;&lt;keywords&gt;&lt;keyword&gt;Mortality&lt;/keyword&gt;&lt;keyword&gt;patients&lt;/keyword&gt;&lt;keyword&gt;pain&lt;/keyword&gt;&lt;/keywords&gt;&lt;dates&gt;&lt;year&gt;2016&lt;/year&gt;&lt;pub-dates&gt;&lt;date&gt;2016&lt;/date&gt;&lt;/pub-dates&gt;&lt;/dates&gt;&lt;label&gt;8742&lt;/label&gt;&lt;urls&gt;&lt;/urls&gt;&lt;/record&gt;&lt;/Cite&gt;&lt;/EndNote&gt;</w:instrText>
      </w:r>
      <w:r w:rsidR="00B2794B">
        <w:rPr>
          <w:lang w:eastAsia="x-none"/>
        </w:rPr>
        <w:fldChar w:fldCharType="separate"/>
      </w:r>
      <w:r w:rsidR="00B2794B" w:rsidRPr="00B2794B">
        <w:rPr>
          <w:noProof/>
          <w:vertAlign w:val="superscript"/>
          <w:lang w:eastAsia="x-none"/>
        </w:rPr>
        <w:t>38</w:t>
      </w:r>
      <w:r w:rsidR="00B2794B">
        <w:rPr>
          <w:lang w:eastAsia="x-none"/>
        </w:rPr>
        <w:fldChar w:fldCharType="end"/>
      </w:r>
      <w:r w:rsidRPr="00367D71">
        <w:rPr>
          <w:lang w:eastAsia="x-none"/>
        </w:rPr>
        <w:t xml:space="preserve"> there will be more than 100 covariates.</w:t>
      </w:r>
    </w:p>
    <w:p w14:paraId="3DCCDCDC" w14:textId="7741AFBF" w:rsidR="00367D71" w:rsidRDefault="00367D71" w:rsidP="00682B0D">
      <w:pPr>
        <w:rPr>
          <w:lang w:eastAsia="x-none"/>
        </w:rPr>
      </w:pPr>
    </w:p>
    <w:p w14:paraId="2E002BB2" w14:textId="258DA780" w:rsidR="00367D71" w:rsidRDefault="00367D71" w:rsidP="00682B0D">
      <w:pPr>
        <w:rPr>
          <w:lang w:eastAsia="x-none"/>
        </w:rPr>
      </w:pPr>
      <w:r>
        <w:rPr>
          <w:lang w:eastAsia="x-none"/>
        </w:rPr>
        <w:t>5.  Endpoints</w:t>
      </w:r>
    </w:p>
    <w:p w14:paraId="690A6C42" w14:textId="77777777" w:rsidR="006916D8" w:rsidRDefault="006916D8" w:rsidP="00682B0D">
      <w:pPr>
        <w:rPr>
          <w:lang w:eastAsia="x-none"/>
        </w:rPr>
      </w:pPr>
    </w:p>
    <w:p w14:paraId="465F9990" w14:textId="177BF4E4" w:rsidR="00367D71" w:rsidRDefault="00367D71" w:rsidP="00682B0D">
      <w:pPr>
        <w:rPr>
          <w:lang w:eastAsia="x-none"/>
        </w:rPr>
      </w:pPr>
      <w:r w:rsidRPr="00367D71">
        <w:rPr>
          <w:lang w:eastAsia="x-none"/>
        </w:rPr>
        <w:t>Out-of-hospital cardiovascular death is an appropriate clinical endpoint to study medication-related respiratory impairment in large populations because 1) it can be efficiently ascertained from death certificates and,2) for patients with no life-threatening illness, most such deaths are sudden cardiac deaths.</w:t>
      </w:r>
      <w:r w:rsidRPr="00367D71">
        <w:t xml:space="preserve"> </w:t>
      </w:r>
      <w:r w:rsidRPr="00367D71">
        <w:rPr>
          <w:lang w:eastAsia="x-none"/>
        </w:rPr>
        <w:t>Out-of-hospital cardiovascular deaths will be identified from the death certificate underlying cause of death based on the ACC/AHA criteria.</w:t>
      </w:r>
      <w:r w:rsidR="00B2794B">
        <w:rPr>
          <w:lang w:eastAsia="x-none"/>
        </w:rPr>
        <w:fldChar w:fldCharType="begin"/>
      </w:r>
      <w:r w:rsidR="00B2794B">
        <w:rPr>
          <w:lang w:eastAsia="x-none"/>
        </w:rPr>
        <w:instrText xml:space="preserve"> ADDIN EN.CITE &lt;EndNote&gt;&lt;Cite&gt;&lt;Author&gt;Hicks&lt;/Author&gt;&lt;Year&gt;2015&lt;/Year&gt;&lt;RecNum&gt;8502&lt;/RecNum&gt;&lt;DisplayText&gt;&lt;style face="superscript"&gt;40&lt;/style&gt;&lt;/DisplayText&gt;&lt;record&gt;&lt;rec-number&gt;8502&lt;/rec-number&gt;&lt;foreign-keys&gt;&lt;key app="EN" db-id="20rrxaff3ezvsles5tup2z272xsxpvzd9pss" timestamp="1467901552"&gt;8502&lt;/key&gt;&lt;/foreign-keys&gt;&lt;ref-type name="Journal Article"&gt;17&lt;/ref-type&gt;&lt;contributors&gt;&lt;authors&gt;&lt;author&gt;Hicks, K.A.&lt;/author&gt;&lt;author&gt;Tcheng, J.E.&lt;/author&gt;&lt;author&gt;Bozkurt, B.&lt;/author&gt;&lt;author&gt;Chaitmain, B.R.&lt;/author&gt;&lt;author&gt;Cutlip, D.E.&lt;/author&gt;&lt;author&gt;Farb, A.&lt;/author&gt;&lt;author&gt;Fonarow, G.C.&lt;/author&gt;&lt;author&gt;Jacobs, J.P.&lt;/author&gt;&lt;author&gt;Jaff, M.R.&lt;/author&gt;&lt;author&gt;Lichtman, J.H.&lt;/author&gt;&lt;author&gt;Limacher, M.C.&lt;/author&gt;&lt;author&gt;Mahaffey, K.W.&lt;/author&gt;&lt;author&gt;Mehran, R.&lt;/author&gt;&lt;author&gt;Nissen, S.E.&lt;/author&gt;&lt;author&gt;Smith, E.E.&lt;/author&gt;&lt;author&gt;Targum, S.L.&lt;/author&gt;&lt;/authors&gt;&lt;/contributors&gt;&lt;titles&gt;&lt;title&gt;2014 ACC/AHA key data elements and definitins for cardiovascular endpoint events in clinical trials&lt;/title&gt;&lt;secondary-title&gt;JACC&lt;/secondary-title&gt;&lt;/titles&gt;&lt;periodical&gt;&lt;full-title&gt;JACC&lt;/full-title&gt;&lt;/periodical&gt;&lt;pages&gt;403-469&lt;/pages&gt;&lt;volume&gt;66&lt;/volume&gt;&lt;number&gt;4&lt;/number&gt;&lt;reprint-edition&gt;Not in File&lt;/reprint-edition&gt;&lt;keywords&gt;&lt;keyword&gt;clinical trial&lt;/keyword&gt;&lt;/keywords&gt;&lt;dates&gt;&lt;year&gt;2015&lt;/year&gt;&lt;pub-dates&gt;&lt;date&gt;2015&lt;/date&gt;&lt;/pub-dates&gt;&lt;/dates&gt;&lt;label&gt;8651&lt;/label&gt;&lt;urls&gt;&lt;/urls&gt;&lt;/record&gt;&lt;/Cite&gt;&lt;/EndNote&gt;</w:instrText>
      </w:r>
      <w:r w:rsidR="00B2794B">
        <w:rPr>
          <w:lang w:eastAsia="x-none"/>
        </w:rPr>
        <w:fldChar w:fldCharType="separate"/>
      </w:r>
      <w:r w:rsidR="00B2794B" w:rsidRPr="00B2794B">
        <w:rPr>
          <w:noProof/>
          <w:vertAlign w:val="superscript"/>
          <w:lang w:eastAsia="x-none"/>
        </w:rPr>
        <w:t>40</w:t>
      </w:r>
      <w:r w:rsidR="00B2794B">
        <w:rPr>
          <w:lang w:eastAsia="x-none"/>
        </w:rPr>
        <w:fldChar w:fldCharType="end"/>
      </w:r>
    </w:p>
    <w:p w14:paraId="1B736C4D" w14:textId="77777777" w:rsidR="006916D8" w:rsidRDefault="006916D8" w:rsidP="00682B0D"/>
    <w:p w14:paraId="10AA4CCC" w14:textId="16EB60C1" w:rsidR="00367D71" w:rsidRDefault="006916D8" w:rsidP="00682B0D">
      <w:r>
        <w:t xml:space="preserve">Total mortality is a coprimary endpoint for two reasons.  First, some hypnotics plausibly could increase the risk of death from non-cardiovascular causes; for example, both benzodiazepines and </w:t>
      </w:r>
      <w:proofErr w:type="spellStart"/>
      <w:r>
        <w:t>sBzRAs</w:t>
      </w:r>
      <w:proofErr w:type="spellEnd"/>
      <w:r>
        <w:t xml:space="preserve"> are linked to increased risk of injuries.</w:t>
      </w:r>
      <w:r w:rsidR="00B2794B">
        <w:fldChar w:fldCharType="begin">
          <w:fldData xml:space="preserve">PEVuZE5vdGU+PENpdGU+PEF1dGhvcj5SYXk8L0F1dGhvcj48WWVhcj4xOTg5PC9ZZWFyPjxSZWNO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</w:fldData>
        </w:fldChar>
      </w:r>
      <w:r w:rsidR="00B2794B">
        <w:instrText xml:space="preserve"> ADDIN EN.CITE </w:instrText>
      </w:r>
      <w:r w:rsidR="00B2794B">
        <w:fldChar w:fldCharType="begin">
          <w:fldData xml:space="preserve">PEVuZE5vdGU+PENpdGU+PEF1dGhvcj5SYXk8L0F1dGhvcj48WWVhcj4xOTg5PC9ZZWFyPjxSZWNO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</w:fldData>
        </w:fldChar>
      </w:r>
      <w:r w:rsidR="00B2794B">
        <w:instrText xml:space="preserve"> ADDIN EN.CITE.DATA </w:instrText>
      </w:r>
      <w:r w:rsidR="00B2794B">
        <w:fldChar w:fldCharType="end"/>
      </w:r>
      <w:r w:rsidR="00B2794B">
        <w:fldChar w:fldCharType="separate"/>
      </w:r>
      <w:r w:rsidR="00B2794B" w:rsidRPr="00B2794B">
        <w:rPr>
          <w:noProof/>
          <w:vertAlign w:val="superscript"/>
        </w:rPr>
        <w:t>41-44</w:t>
      </w:r>
      <w:r w:rsidR="00B2794B">
        <w:fldChar w:fldCharType="end"/>
      </w:r>
      <w:r>
        <w:t xml:space="preserve"> Second, this endpoint guards against differential misclassification of cause of death; for example, a nocturnal death might be more frequently classified as an overdose for benzodiazepine patients than for trazodone patients.</w:t>
      </w:r>
    </w:p>
    <w:p w14:paraId="1707B7CF" w14:textId="1E233A32" w:rsidR="006916D8" w:rsidRDefault="006916D8" w:rsidP="00682B0D"/>
    <w:p w14:paraId="487C5A45" w14:textId="56A4A160" w:rsidR="006916D8" w:rsidRDefault="006916D8" w:rsidP="00682B0D">
      <w:r>
        <w:t>6.  Analysis</w:t>
      </w:r>
    </w:p>
    <w:p w14:paraId="04CFB9DE" w14:textId="301A32E5" w:rsidR="006916D8" w:rsidRDefault="006916D8" w:rsidP="00682B0D"/>
    <w:p w14:paraId="781F4C56" w14:textId="625157FE" w:rsidR="006916D8" w:rsidRDefault="006916D8" w:rsidP="00682B0D">
      <w:r w:rsidRPr="006916D8">
        <w:t xml:space="preserve">The analysis will include three </w:t>
      </w:r>
      <w:r w:rsidRPr="006916D8">
        <w:rPr>
          <w:i/>
        </w:rPr>
        <w:t>a priori</w:t>
      </w:r>
      <w:r w:rsidRPr="006916D8">
        <w:t xml:space="preserve"> comparisons:  benzodiazepine vs trazodone, </w:t>
      </w:r>
      <w:proofErr w:type="spellStart"/>
      <w:r w:rsidRPr="006916D8">
        <w:t>sBzRA</w:t>
      </w:r>
      <w:proofErr w:type="spellEnd"/>
      <w:r w:rsidRPr="006916D8">
        <w:t xml:space="preserve"> vs trazodone, and benzodiazepine vs </w:t>
      </w:r>
      <w:proofErr w:type="spellStart"/>
      <w:r w:rsidRPr="006916D8">
        <w:t>sBzRA</w:t>
      </w:r>
      <w:proofErr w:type="spellEnd"/>
      <w:r w:rsidRPr="006916D8">
        <w:t xml:space="preserve"> for each of the two coprimary endpoints.  We will not adjust for multiple comparisons, given that each comparison is planned, </w:t>
      </w:r>
      <w:r w:rsidRPr="006916D8">
        <w:rPr>
          <w:i/>
        </w:rPr>
        <w:t>a priori</w:t>
      </w:r>
      <w:r w:rsidRPr="006916D8">
        <w:t xml:space="preserve"> and hypothesis-based; however, p-values will be calculated permitting Bonferroni corrections.  Relative risk will be estimated with HRs calculated from Cox regression models</w:t>
      </w:r>
      <w:r>
        <w:t>.</w:t>
      </w:r>
    </w:p>
    <w:p w14:paraId="69453CFC" w14:textId="77777777" w:rsidR="006916D8" w:rsidRDefault="006916D8" w:rsidP="00682B0D">
      <w:pPr>
        <w:rPr>
          <w:lang w:eastAsia="x-none"/>
        </w:rPr>
      </w:pPr>
    </w:p>
    <w:p w14:paraId="210C8831" w14:textId="77777777" w:rsidR="006916D8" w:rsidRDefault="006916D8">
      <w:pPr>
        <w:widowControl/>
      </w:pPr>
      <w:r>
        <w:br w:type="page"/>
      </w:r>
    </w:p>
    <w:p w14:paraId="3872E70E" w14:textId="746A1076" w:rsidR="006916D8" w:rsidRDefault="006916D8">
      <w:pPr>
        <w:widowControl/>
        <w:rPr>
          <w:b/>
          <w:bCs/>
        </w:rPr>
      </w:pPr>
      <w:r>
        <w:rPr>
          <w:b/>
          <w:bCs/>
        </w:rPr>
        <w:lastRenderedPageBreak/>
        <w:t>Material changes from Original Analysis Plan</w:t>
      </w:r>
    </w:p>
    <w:p w14:paraId="23F9C50D" w14:textId="77777777" w:rsidR="006916D8" w:rsidRDefault="006916D8">
      <w:pPr>
        <w:widowControl/>
        <w:rPr>
          <w:b/>
          <w:bCs/>
        </w:rPr>
      </w:pPr>
    </w:p>
    <w:p w14:paraId="62F1DA01" w14:textId="77777777" w:rsidR="000E372C" w:rsidRDefault="006916D8">
      <w:pPr>
        <w:widowControl/>
      </w:pPr>
      <w:r>
        <w:t xml:space="preserve">1.  As more accurate sample size estimation became possible, we realized that the propensity-score matching originally envisioned would materially reduce sample size and power.  Thus, </w:t>
      </w:r>
      <w:r w:rsidR="000E372C">
        <w:t>the primary analysis used propensity-score stratification.  A sensitivity analysis was performed with propensity-score matching.</w:t>
      </w:r>
    </w:p>
    <w:p w14:paraId="43024B46" w14:textId="77777777" w:rsidR="000E372C" w:rsidRDefault="000E372C">
      <w:pPr>
        <w:widowControl/>
      </w:pPr>
    </w:p>
    <w:p w14:paraId="6F352896" w14:textId="35F0BA18" w:rsidR="006916D8" w:rsidRDefault="000E372C">
      <w:pPr>
        <w:widowControl/>
        <w:rPr>
          <w:rFonts w:cs="Arial"/>
          <w:noProof/>
        </w:rPr>
      </w:pPr>
      <w:r>
        <w:t>2.</w:t>
      </w:r>
      <w:r w:rsidR="00A46FB2">
        <w:t xml:space="preserve">  We changed the </w:t>
      </w:r>
      <w:r>
        <w:t xml:space="preserve">primary endpoint </w:t>
      </w:r>
      <w:r w:rsidR="00A46FB2">
        <w:t xml:space="preserve">to include all </w:t>
      </w:r>
      <w:r>
        <w:t xml:space="preserve">out-of-hospital </w:t>
      </w:r>
      <w:r w:rsidR="00A46FB2">
        <w:t>deaths,</w:t>
      </w:r>
      <w:r w:rsidR="00A46FB2" w:rsidRPr="00A46FB2">
        <w:t xml:space="preserve"> </w:t>
      </w:r>
      <w:r w:rsidR="00A46FB2">
        <w:t>the primary endpoint for our previous investigation of opioids in chronic non-cancer pain.</w:t>
      </w:r>
      <w:r w:rsidR="00B2794B">
        <w:fldChar w:fldCharType="begin">
          <w:fldData xml:space="preserve">PEVuZE5vdGU+PENpdGU+PEF1dGhvcj5SYXk8L0F1dGhvcj48WWVhcj4yMDE1PC9ZZWFyPjxSZWNO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</w:fldData>
        </w:fldChar>
      </w:r>
      <w:r w:rsidR="00B2794B">
        <w:instrText xml:space="preserve"> ADDIN EN.CITE </w:instrText>
      </w:r>
      <w:r w:rsidR="00B2794B">
        <w:fldChar w:fldCharType="begin">
          <w:fldData xml:space="preserve">PEVuZE5vdGU+PENpdGU+PEF1dGhvcj5SYXk8L0F1dGhvcj48WWVhcj4yMDE1PC9ZZWFyPjxSZWNO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</w:fldData>
        </w:fldChar>
      </w:r>
      <w:r w:rsidR="00B2794B">
        <w:instrText xml:space="preserve"> ADDIN EN.CITE.DATA </w:instrText>
      </w:r>
      <w:r w:rsidR="00B2794B">
        <w:fldChar w:fldCharType="end"/>
      </w:r>
      <w:r w:rsidR="00B2794B">
        <w:fldChar w:fldCharType="separate"/>
      </w:r>
      <w:r w:rsidR="00B2794B" w:rsidRPr="00B2794B">
        <w:rPr>
          <w:noProof/>
          <w:vertAlign w:val="superscript"/>
        </w:rPr>
        <w:t>45</w:t>
      </w:r>
      <w:r w:rsidR="00B2794B">
        <w:fldChar w:fldCharType="end"/>
      </w:r>
      <w:r w:rsidR="00A46FB2">
        <w:t xml:space="preserve">  </w:t>
      </w:r>
      <w:r>
        <w:t>We made this change for two reasons.  First,  we became concerned that out-of-hospital cardiovascular deaths would be under-ascertained.  Second, the broader endpoint captures the respiratory-related deaths that occasionally are a consequence of some study hypnotics and opioids.</w:t>
      </w:r>
    </w:p>
    <w:p w14:paraId="1C28A1CD" w14:textId="77777777" w:rsidR="00B2794B" w:rsidRDefault="00B2794B" w:rsidP="00682B0D">
      <w:pPr>
        <w:rPr>
          <w:lang w:eastAsia="x-none"/>
        </w:rPr>
      </w:pPr>
    </w:p>
    <w:p w14:paraId="2682799B" w14:textId="77777777" w:rsidR="00B2794B" w:rsidRDefault="00B2794B" w:rsidP="00682B0D">
      <w:pPr>
        <w:rPr>
          <w:lang w:eastAsia="x-none"/>
        </w:rPr>
      </w:pPr>
    </w:p>
    <w:p w14:paraId="60B981BA" w14:textId="77777777" w:rsidR="00B2794B" w:rsidRPr="00B2794B" w:rsidRDefault="00B2794B" w:rsidP="00B2794B">
      <w:pPr>
        <w:pStyle w:val="EndNoteBibliographyTitle"/>
      </w:pPr>
      <w:r>
        <w:fldChar w:fldCharType="begin"/>
      </w:r>
      <w:r>
        <w:instrText xml:space="preserve"> ADDIN EN.REFLIST </w:instrText>
      </w:r>
      <w:r>
        <w:fldChar w:fldCharType="separate"/>
      </w:r>
      <w:r w:rsidRPr="00B2794B">
        <w:t>Reference List</w:t>
      </w:r>
    </w:p>
    <w:p w14:paraId="2B7A3236" w14:textId="77777777" w:rsidR="00B2794B" w:rsidRPr="00B2794B" w:rsidRDefault="00B2794B" w:rsidP="00B2794B">
      <w:pPr>
        <w:pStyle w:val="EndNoteBibliographyTitle"/>
      </w:pPr>
    </w:p>
    <w:p w14:paraId="0D9EB06F" w14:textId="77777777" w:rsidR="00B2794B" w:rsidRPr="00B2794B" w:rsidRDefault="00B2794B" w:rsidP="00B2794B">
      <w:pPr>
        <w:pStyle w:val="EndNoteBibliography"/>
        <w:ind w:left="720" w:hanging="720"/>
      </w:pPr>
      <w:r w:rsidRPr="00B2794B">
        <w:t>1.</w:t>
      </w:r>
      <w:r w:rsidRPr="00B2794B">
        <w:tab/>
        <w:t xml:space="preserve">Ford ES, Wheaton AG, Cunningham TJ, Giles WH, Chapman DP, Croft JB. Trends in outpatient visits for insomnia, sleep apnea, and prescriptions for sleep medications among US adults: findings from the National Ambulatory Medical Care survey 1999-2010. </w:t>
      </w:r>
      <w:r w:rsidRPr="00B2794B">
        <w:rPr>
          <w:i/>
        </w:rPr>
        <w:t xml:space="preserve">Sleep. </w:t>
      </w:r>
      <w:r w:rsidRPr="00B2794B">
        <w:t>2014;37(8):1283-1293.</w:t>
      </w:r>
    </w:p>
    <w:p w14:paraId="78BA5DFD" w14:textId="77777777" w:rsidR="00B2794B" w:rsidRPr="00B2794B" w:rsidRDefault="00B2794B" w:rsidP="00B2794B">
      <w:pPr>
        <w:pStyle w:val="EndNoteBibliography"/>
        <w:ind w:left="720" w:hanging="720"/>
      </w:pPr>
      <w:r w:rsidRPr="00B2794B">
        <w:t>2.</w:t>
      </w:r>
      <w:r w:rsidRPr="00B2794B">
        <w:tab/>
        <w:t xml:space="preserve">Chong Y, Fryer CD, Gu Q. Prescription sleep aid use among adults: United States, 2005-2010. </w:t>
      </w:r>
      <w:r w:rsidRPr="00B2794B">
        <w:rPr>
          <w:i/>
        </w:rPr>
        <w:t xml:space="preserve">NCHS Data Brief. </w:t>
      </w:r>
      <w:r w:rsidRPr="00B2794B">
        <w:t>2013(127):1-8.</w:t>
      </w:r>
    </w:p>
    <w:p w14:paraId="1C4623D1" w14:textId="77777777" w:rsidR="00B2794B" w:rsidRPr="00B2794B" w:rsidRDefault="00B2794B" w:rsidP="00B2794B">
      <w:pPr>
        <w:pStyle w:val="EndNoteBibliography"/>
        <w:ind w:left="720" w:hanging="720"/>
      </w:pPr>
      <w:r w:rsidRPr="00B2794B">
        <w:t>3.</w:t>
      </w:r>
      <w:r w:rsidRPr="00B2794B">
        <w:tab/>
        <w:t xml:space="preserve">Bertisch SM, Herzig SJ, Winkelman JW, Buettner C. National use of prescription medications for insomnia: NHANES 1999-2010. </w:t>
      </w:r>
      <w:r w:rsidRPr="00B2794B">
        <w:rPr>
          <w:i/>
        </w:rPr>
        <w:t xml:space="preserve">Sleep. </w:t>
      </w:r>
      <w:r w:rsidRPr="00B2794B">
        <w:t>2014;37(2):343-349.</w:t>
      </w:r>
    </w:p>
    <w:p w14:paraId="1CC03613" w14:textId="77777777" w:rsidR="00B2794B" w:rsidRPr="00B2794B" w:rsidRDefault="00B2794B" w:rsidP="00B2794B">
      <w:pPr>
        <w:pStyle w:val="EndNoteBibliography"/>
        <w:ind w:left="720" w:hanging="720"/>
      </w:pPr>
      <w:r w:rsidRPr="00B2794B">
        <w:t>4.</w:t>
      </w:r>
      <w:r w:rsidRPr="00B2794B">
        <w:tab/>
        <w:t xml:space="preserve">Kripke DF. Mortality risk of hypnotics: strengths and limits of evidence. </w:t>
      </w:r>
      <w:r w:rsidRPr="00B2794B">
        <w:rPr>
          <w:i/>
        </w:rPr>
        <w:t xml:space="preserve">Drug Saf. </w:t>
      </w:r>
      <w:r w:rsidRPr="00B2794B">
        <w:t>2016;39(2):93-107.</w:t>
      </w:r>
    </w:p>
    <w:p w14:paraId="22494F79" w14:textId="77777777" w:rsidR="00B2794B" w:rsidRPr="00B2794B" w:rsidRDefault="00B2794B" w:rsidP="00B2794B">
      <w:pPr>
        <w:pStyle w:val="EndNoteBibliography"/>
        <w:ind w:left="720" w:hanging="720"/>
      </w:pPr>
      <w:r w:rsidRPr="00B2794B">
        <w:t>5.</w:t>
      </w:r>
      <w:r w:rsidRPr="00B2794B">
        <w:tab/>
        <w:t xml:space="preserve">Parsaik AK, Mascarenhas SS, Khosh-Chashm D, et al. Mortality associated with anxiolytic and hypnotic drugs-A systematic review and meta-analysis. </w:t>
      </w:r>
      <w:r w:rsidRPr="00B2794B">
        <w:rPr>
          <w:i/>
        </w:rPr>
        <w:t xml:space="preserve">Aust N Z J Psychiatry. </w:t>
      </w:r>
      <w:r w:rsidRPr="00B2794B">
        <w:t>2015.</w:t>
      </w:r>
    </w:p>
    <w:p w14:paraId="0501D0CE" w14:textId="77777777" w:rsidR="00B2794B" w:rsidRPr="00B2794B" w:rsidRDefault="00B2794B" w:rsidP="00B2794B">
      <w:pPr>
        <w:pStyle w:val="EndNoteBibliography"/>
        <w:ind w:left="720" w:hanging="720"/>
      </w:pPr>
      <w:r w:rsidRPr="00B2794B">
        <w:t>6.</w:t>
      </w:r>
      <w:r w:rsidRPr="00B2794B">
        <w:tab/>
        <w:t xml:space="preserve">Buysse DJ. Insomnia. </w:t>
      </w:r>
      <w:r w:rsidRPr="00B2794B">
        <w:rPr>
          <w:i/>
        </w:rPr>
        <w:t xml:space="preserve">JAMA. </w:t>
      </w:r>
      <w:r w:rsidRPr="00B2794B">
        <w:t>2013;309(7):706-716.</w:t>
      </w:r>
    </w:p>
    <w:p w14:paraId="0161A9A0" w14:textId="77777777" w:rsidR="00B2794B" w:rsidRPr="00B2794B" w:rsidRDefault="00B2794B" w:rsidP="00B2794B">
      <w:pPr>
        <w:pStyle w:val="EndNoteBibliography"/>
        <w:ind w:left="720" w:hanging="720"/>
      </w:pPr>
      <w:r w:rsidRPr="00B2794B">
        <w:t>7.</w:t>
      </w:r>
      <w:r w:rsidRPr="00B2794B">
        <w:tab/>
        <w:t xml:space="preserve">Neutel CI, Johansen HL. Association between hypnotics use and increased mortality: causation or confounding? </w:t>
      </w:r>
      <w:r w:rsidRPr="00B2794B">
        <w:rPr>
          <w:i/>
        </w:rPr>
        <w:t xml:space="preserve">Eur J Clin Pharmacol. </w:t>
      </w:r>
      <w:r w:rsidRPr="00B2794B">
        <w:t>2015;71(5):637-642.</w:t>
      </w:r>
    </w:p>
    <w:p w14:paraId="319438BB" w14:textId="77777777" w:rsidR="00B2794B" w:rsidRPr="00B2794B" w:rsidRDefault="00B2794B" w:rsidP="00B2794B">
      <w:pPr>
        <w:pStyle w:val="EndNoteBibliography"/>
        <w:ind w:left="720" w:hanging="720"/>
      </w:pPr>
      <w:r w:rsidRPr="00B2794B">
        <w:t>8.</w:t>
      </w:r>
      <w:r w:rsidRPr="00B2794B">
        <w:tab/>
        <w:t xml:space="preserve">Mehra R, Redline S. Arrhythmia risk associated with sleep disordered breathing in chronic heart failure. </w:t>
      </w:r>
      <w:r w:rsidRPr="00B2794B">
        <w:rPr>
          <w:i/>
        </w:rPr>
        <w:t xml:space="preserve">Curr Heart Fail Rep. </w:t>
      </w:r>
      <w:r w:rsidRPr="00B2794B">
        <w:t>2014;11(1):88-97.</w:t>
      </w:r>
    </w:p>
    <w:p w14:paraId="0D51DAF5" w14:textId="77777777" w:rsidR="00B2794B" w:rsidRPr="00B2794B" w:rsidRDefault="00B2794B" w:rsidP="00B2794B">
      <w:pPr>
        <w:pStyle w:val="EndNoteBibliography"/>
        <w:ind w:left="720" w:hanging="720"/>
      </w:pPr>
      <w:r w:rsidRPr="00B2794B">
        <w:t>9.</w:t>
      </w:r>
      <w:r w:rsidRPr="00B2794B">
        <w:tab/>
        <w:t xml:space="preserve">Mansukhani MP, Wang S, Somers VK. Sleep, death, and the heart. </w:t>
      </w:r>
      <w:r w:rsidRPr="00B2794B">
        <w:rPr>
          <w:i/>
        </w:rPr>
        <w:t xml:space="preserve">Am J Physiol Heart Circ Physiol. </w:t>
      </w:r>
      <w:r w:rsidRPr="00B2794B">
        <w:t>2015;309(5):H739-H749.</w:t>
      </w:r>
    </w:p>
    <w:p w14:paraId="5B6AF7C3" w14:textId="77777777" w:rsidR="00B2794B" w:rsidRPr="00B2794B" w:rsidRDefault="00B2794B" w:rsidP="00B2794B">
      <w:pPr>
        <w:pStyle w:val="EndNoteBibliography"/>
        <w:ind w:left="720" w:hanging="720"/>
      </w:pPr>
      <w:r w:rsidRPr="00B2794B">
        <w:t>10.</w:t>
      </w:r>
      <w:r w:rsidRPr="00B2794B">
        <w:tab/>
        <w:t xml:space="preserve">Monahan K, Storfer-Isser A, Mehra R, et al. Triggering of nocturnal arrhythmias by sleep-disordered breathing events. </w:t>
      </w:r>
      <w:r w:rsidRPr="00B2794B">
        <w:rPr>
          <w:i/>
        </w:rPr>
        <w:t xml:space="preserve">J Am Coll Cardiol. </w:t>
      </w:r>
      <w:r w:rsidRPr="00B2794B">
        <w:t>2009;54(19):1797-1804.</w:t>
      </w:r>
    </w:p>
    <w:p w14:paraId="5291D9A6" w14:textId="77777777" w:rsidR="00B2794B" w:rsidRPr="00B2794B" w:rsidRDefault="00B2794B" w:rsidP="00B2794B">
      <w:pPr>
        <w:pStyle w:val="EndNoteBibliography"/>
        <w:ind w:left="720" w:hanging="720"/>
      </w:pPr>
      <w:r w:rsidRPr="00B2794B">
        <w:t>11.</w:t>
      </w:r>
      <w:r w:rsidRPr="00B2794B">
        <w:tab/>
        <w:t xml:space="preserve">Gami AS, Olson EJ, Shen WK, et al. Obstructive sleep apnea and the risk of sudden cardiac death: a longitudinal study of 10,701 adults. </w:t>
      </w:r>
      <w:r w:rsidRPr="00B2794B">
        <w:rPr>
          <w:i/>
        </w:rPr>
        <w:t xml:space="preserve">J Am Coll Cardiol. </w:t>
      </w:r>
      <w:r w:rsidRPr="00B2794B">
        <w:t>2013;62(7):610-616.</w:t>
      </w:r>
    </w:p>
    <w:p w14:paraId="2BC0DEF4" w14:textId="77777777" w:rsidR="00B2794B" w:rsidRPr="00B2794B" w:rsidRDefault="00B2794B" w:rsidP="00B2794B">
      <w:pPr>
        <w:pStyle w:val="EndNoteBibliography"/>
        <w:ind w:left="720" w:hanging="720"/>
      </w:pPr>
      <w:r w:rsidRPr="00B2794B">
        <w:t>12.</w:t>
      </w:r>
      <w:r w:rsidRPr="00B2794B">
        <w:tab/>
        <w:t xml:space="preserve">Mehra R, Benjamin EJ, Shahar E, et al. Association of nocturnal arrhythmias with sleep-disordered breathing. </w:t>
      </w:r>
      <w:r w:rsidRPr="00B2794B">
        <w:rPr>
          <w:i/>
        </w:rPr>
        <w:t xml:space="preserve">Am J Respir Crit Care Med. </w:t>
      </w:r>
      <w:r w:rsidRPr="00B2794B">
        <w:t>2006;173:910-916.</w:t>
      </w:r>
    </w:p>
    <w:p w14:paraId="2E0CBF6E" w14:textId="77777777" w:rsidR="00B2794B" w:rsidRPr="00B2794B" w:rsidRDefault="00B2794B" w:rsidP="00B2794B">
      <w:pPr>
        <w:pStyle w:val="EndNoteBibliography"/>
        <w:ind w:left="720" w:hanging="720"/>
      </w:pPr>
      <w:r w:rsidRPr="00B2794B">
        <w:t>13.</w:t>
      </w:r>
      <w:r w:rsidRPr="00B2794B">
        <w:tab/>
        <w:t xml:space="preserve">Jiaquan Xu M, Sherry L.Murphy BS, Kenneth D.Kochanek MA, and Brigham A.Bastian BS, Statistics DoV. Deaths: Final Data for 2013. </w:t>
      </w:r>
      <w:r w:rsidRPr="00B2794B">
        <w:rPr>
          <w:i/>
        </w:rPr>
        <w:t xml:space="preserve">National Vital Statistics Reports. </w:t>
      </w:r>
      <w:r w:rsidRPr="00B2794B">
        <w:t>2016;64(2).</w:t>
      </w:r>
    </w:p>
    <w:p w14:paraId="664705CD" w14:textId="77777777" w:rsidR="00B2794B" w:rsidRPr="00B2794B" w:rsidRDefault="00B2794B" w:rsidP="00B2794B">
      <w:pPr>
        <w:pStyle w:val="EndNoteBibliography"/>
        <w:ind w:left="720" w:hanging="720"/>
      </w:pPr>
      <w:r w:rsidRPr="00B2794B">
        <w:t>14.</w:t>
      </w:r>
      <w:r w:rsidRPr="00B2794B">
        <w:tab/>
        <w:t xml:space="preserve">Sanger DJ, Benavides J, Perrault G, et al. Recent developments in the behavioral pharmacology of benzodiazepine (omega) receptors: evidence for the functional significance of receptor subtypes. </w:t>
      </w:r>
      <w:r w:rsidRPr="00B2794B">
        <w:rPr>
          <w:i/>
        </w:rPr>
        <w:t xml:space="preserve">Neurosci Biobehav Rev. </w:t>
      </w:r>
      <w:r w:rsidRPr="00B2794B">
        <w:t>1994;18(3):355-372.</w:t>
      </w:r>
    </w:p>
    <w:p w14:paraId="78AB9C7C" w14:textId="77777777" w:rsidR="00B2794B" w:rsidRPr="00C20247" w:rsidRDefault="00B2794B" w:rsidP="00B2794B">
      <w:pPr>
        <w:pStyle w:val="EndNoteBibliography"/>
        <w:ind w:left="720" w:hanging="720"/>
        <w:rPr>
          <w:lang w:val="es-419"/>
        </w:rPr>
      </w:pPr>
      <w:r w:rsidRPr="00B2794B">
        <w:t>15.</w:t>
      </w:r>
      <w:r w:rsidRPr="00B2794B">
        <w:tab/>
        <w:t xml:space="preserve">Quario RL, Thompson C. Efficacy of propofol compared to midazolam as an intravenous premedication agent. </w:t>
      </w:r>
      <w:r w:rsidRPr="00C20247">
        <w:rPr>
          <w:i/>
          <w:lang w:val="es-419"/>
        </w:rPr>
        <w:t xml:space="preserve">Minerva Anestesiol. </w:t>
      </w:r>
      <w:r w:rsidRPr="00C20247">
        <w:rPr>
          <w:lang w:val="es-419"/>
        </w:rPr>
        <w:t>2008;74(5):173-179.</w:t>
      </w:r>
    </w:p>
    <w:p w14:paraId="467D1FEC" w14:textId="77777777" w:rsidR="00B2794B" w:rsidRPr="00B2794B" w:rsidRDefault="00B2794B" w:rsidP="00B2794B">
      <w:pPr>
        <w:pStyle w:val="EndNoteBibliography"/>
        <w:ind w:left="720" w:hanging="720"/>
      </w:pPr>
      <w:r w:rsidRPr="00C20247">
        <w:rPr>
          <w:lang w:val="es-419"/>
        </w:rPr>
        <w:t>16.</w:t>
      </w:r>
      <w:r w:rsidRPr="00C20247">
        <w:rPr>
          <w:lang w:val="es-419"/>
        </w:rPr>
        <w:tab/>
        <w:t xml:space="preserve">Gueye PN, Lofaso F, Borron SW, et al. </w:t>
      </w:r>
      <w:r w:rsidRPr="00B2794B">
        <w:t xml:space="preserve">Mechanism of respiratory insufficiency in pure or mixed drug-induced coma involving benzodiazepines. </w:t>
      </w:r>
      <w:r w:rsidRPr="00B2794B">
        <w:rPr>
          <w:i/>
        </w:rPr>
        <w:t xml:space="preserve">J Toxicol Clin Toxicol. </w:t>
      </w:r>
      <w:r w:rsidRPr="00B2794B">
        <w:t>2002;40(1):35-47.</w:t>
      </w:r>
    </w:p>
    <w:p w14:paraId="7B75BC24" w14:textId="77777777" w:rsidR="00B2794B" w:rsidRPr="00B2794B" w:rsidRDefault="00B2794B" w:rsidP="00B2794B">
      <w:pPr>
        <w:pStyle w:val="EndNoteBibliography"/>
        <w:ind w:left="720" w:hanging="720"/>
      </w:pPr>
      <w:r w:rsidRPr="00B2794B">
        <w:t>17.</w:t>
      </w:r>
      <w:r w:rsidRPr="00B2794B">
        <w:tab/>
        <w:t xml:space="preserve">Battaglia S, Bezzi M, Sferrazza Papa GF. Are benzodiazepines and opioids really safe in patients with severe COPD? </w:t>
      </w:r>
      <w:r w:rsidRPr="00B2794B">
        <w:rPr>
          <w:i/>
        </w:rPr>
        <w:t xml:space="preserve">Minerva Med. </w:t>
      </w:r>
      <w:r w:rsidRPr="00B2794B">
        <w:t>2015.</w:t>
      </w:r>
    </w:p>
    <w:p w14:paraId="089B58F4" w14:textId="77777777" w:rsidR="00B2794B" w:rsidRPr="00B2794B" w:rsidRDefault="00B2794B" w:rsidP="00B2794B">
      <w:pPr>
        <w:pStyle w:val="EndNoteBibliography"/>
        <w:ind w:left="720" w:hanging="720"/>
      </w:pPr>
      <w:r w:rsidRPr="00B2794B">
        <w:t>18.</w:t>
      </w:r>
      <w:r w:rsidRPr="00B2794B">
        <w:tab/>
        <w:t xml:space="preserve">Vozoris NT, Fischer HD, Wang X, et al. Benzodiazepine drug use and adverse respiratory outcomes among older adults with COPD. </w:t>
      </w:r>
      <w:r w:rsidRPr="00B2794B">
        <w:rPr>
          <w:i/>
        </w:rPr>
        <w:t xml:space="preserve">Eur Respir J. </w:t>
      </w:r>
      <w:r w:rsidRPr="00B2794B">
        <w:t>2014;44(2):332-340.</w:t>
      </w:r>
    </w:p>
    <w:p w14:paraId="63C3164E" w14:textId="77777777" w:rsidR="00B2794B" w:rsidRPr="00B2794B" w:rsidRDefault="00B2794B" w:rsidP="00B2794B">
      <w:pPr>
        <w:pStyle w:val="EndNoteBibliography"/>
        <w:ind w:left="720" w:hanging="720"/>
      </w:pPr>
      <w:r w:rsidRPr="00B2794B">
        <w:t>19.</w:t>
      </w:r>
      <w:r w:rsidRPr="00B2794B">
        <w:tab/>
        <w:t xml:space="preserve">White JM, Irvine RJ. Mechanisms of fatal opioid overdose. </w:t>
      </w:r>
      <w:r w:rsidRPr="00B2794B">
        <w:rPr>
          <w:i/>
        </w:rPr>
        <w:t xml:space="preserve">Addiction. </w:t>
      </w:r>
      <w:r w:rsidRPr="00B2794B">
        <w:t>1999;94(7):961-972.</w:t>
      </w:r>
    </w:p>
    <w:p w14:paraId="3E1E0AC3" w14:textId="77777777" w:rsidR="00B2794B" w:rsidRPr="00B2794B" w:rsidRDefault="00B2794B" w:rsidP="00B2794B">
      <w:pPr>
        <w:pStyle w:val="EndNoteBibliography"/>
        <w:ind w:left="720" w:hanging="720"/>
      </w:pPr>
      <w:r w:rsidRPr="00B2794B">
        <w:t>20.</w:t>
      </w:r>
      <w:r w:rsidRPr="00B2794B">
        <w:tab/>
        <w:t xml:space="preserve">Jones CM, McAninch JK. Emergency department visits and overdose deaths from combined use of opioids and benzodiazepines. </w:t>
      </w:r>
      <w:r w:rsidRPr="00B2794B">
        <w:rPr>
          <w:i/>
        </w:rPr>
        <w:t xml:space="preserve">Am J Prev Med. </w:t>
      </w:r>
      <w:r w:rsidRPr="00B2794B">
        <w:t>2015;49(4):493-501.</w:t>
      </w:r>
    </w:p>
    <w:p w14:paraId="60C2F22B" w14:textId="77777777" w:rsidR="00B2794B" w:rsidRPr="00B2794B" w:rsidRDefault="00B2794B" w:rsidP="00B2794B">
      <w:pPr>
        <w:pStyle w:val="EndNoteBibliography"/>
        <w:ind w:left="720" w:hanging="720"/>
      </w:pPr>
      <w:r w:rsidRPr="00B2794B">
        <w:t>21.</w:t>
      </w:r>
      <w:r w:rsidRPr="00B2794B">
        <w:tab/>
        <w:t xml:space="preserve">Park TW, Saitz R, Ganoczy D, Ilgen MA, Bohnert AS. Benzodiazepine prescribing patterns and deaths from drug overdose among US veterans receiving opioid analgesics: case-cohort study. </w:t>
      </w:r>
      <w:r w:rsidRPr="00B2794B">
        <w:rPr>
          <w:i/>
        </w:rPr>
        <w:t xml:space="preserve">BMJ. </w:t>
      </w:r>
      <w:r w:rsidRPr="00B2794B">
        <w:lastRenderedPageBreak/>
        <w:t>2015;350:h2698.</w:t>
      </w:r>
    </w:p>
    <w:p w14:paraId="43CB8CB8" w14:textId="77777777" w:rsidR="00B2794B" w:rsidRPr="00B2794B" w:rsidRDefault="00B2794B" w:rsidP="00B2794B">
      <w:pPr>
        <w:pStyle w:val="EndNoteBibliography"/>
        <w:ind w:left="720" w:hanging="720"/>
      </w:pPr>
      <w:r w:rsidRPr="00B2794B">
        <w:t>22.</w:t>
      </w:r>
      <w:r w:rsidRPr="00B2794B">
        <w:tab/>
        <w:t xml:space="preserve">Mason M, Cates CJ, Smith I. Effects of opioid, hypnotic and sedating medications on sleep-disordered breathing in adults with obstructive sleep apnoea. </w:t>
      </w:r>
      <w:r w:rsidRPr="00B2794B">
        <w:rPr>
          <w:i/>
        </w:rPr>
        <w:t xml:space="preserve">Cochrane Database Syst Rev. </w:t>
      </w:r>
      <w:r w:rsidRPr="00B2794B">
        <w:t>2015;7:CD011090.</w:t>
      </w:r>
    </w:p>
    <w:p w14:paraId="1D8AE085" w14:textId="77777777" w:rsidR="00B2794B" w:rsidRPr="00B2794B" w:rsidRDefault="00B2794B" w:rsidP="00B2794B">
      <w:pPr>
        <w:pStyle w:val="EndNoteBibliography"/>
        <w:ind w:left="720" w:hanging="720"/>
      </w:pPr>
      <w:r w:rsidRPr="00B2794B">
        <w:t>23.</w:t>
      </w:r>
      <w:r w:rsidRPr="00B2794B">
        <w:tab/>
        <w:t xml:space="preserve">Elliot EE, White JM. The acute effects of zolpidem compared to diazepam and lorazepam using radiotelemetry. </w:t>
      </w:r>
      <w:r w:rsidRPr="00B2794B">
        <w:rPr>
          <w:i/>
        </w:rPr>
        <w:t xml:space="preserve">Neuropharmacology. </w:t>
      </w:r>
      <w:r w:rsidRPr="00B2794B">
        <w:t>2001;40(5):717-721.</w:t>
      </w:r>
    </w:p>
    <w:p w14:paraId="29554366" w14:textId="77777777" w:rsidR="00B2794B" w:rsidRPr="00B2794B" w:rsidRDefault="00B2794B" w:rsidP="00B2794B">
      <w:pPr>
        <w:pStyle w:val="EndNoteBibliography"/>
        <w:ind w:left="720" w:hanging="720"/>
      </w:pPr>
      <w:r w:rsidRPr="00B2794B">
        <w:t>24.</w:t>
      </w:r>
      <w:r w:rsidRPr="00B2794B">
        <w:tab/>
        <w:t xml:space="preserve">Gunja N. The clinical and forensic toxicology of Z-drugs. </w:t>
      </w:r>
      <w:r w:rsidRPr="00B2794B">
        <w:rPr>
          <w:i/>
        </w:rPr>
        <w:t xml:space="preserve">J Med Toxicol. </w:t>
      </w:r>
      <w:r w:rsidRPr="00B2794B">
        <w:t>2013;9(2):155-162.</w:t>
      </w:r>
    </w:p>
    <w:p w14:paraId="3FD8321C" w14:textId="77777777" w:rsidR="00B2794B" w:rsidRPr="00B2794B" w:rsidRDefault="00B2794B" w:rsidP="00B2794B">
      <w:pPr>
        <w:pStyle w:val="EndNoteBibliography"/>
        <w:ind w:left="720" w:hanging="720"/>
      </w:pPr>
      <w:r w:rsidRPr="00B2794B">
        <w:t>25.</w:t>
      </w:r>
      <w:r w:rsidRPr="00B2794B">
        <w:tab/>
        <w:t xml:space="preserve">Zhang XJ, Li QY, Wang Y, Xu HJ, Lin YN. The effect of non-benzodiazepine hypnotics on sleep quality and severity in patients with OSA: a meta-analysis. </w:t>
      </w:r>
      <w:r w:rsidRPr="00B2794B">
        <w:rPr>
          <w:i/>
        </w:rPr>
        <w:t xml:space="preserve">Sleep Breath. </w:t>
      </w:r>
      <w:r w:rsidRPr="00B2794B">
        <w:t>2014;18(4):781-789.</w:t>
      </w:r>
    </w:p>
    <w:p w14:paraId="6048345E" w14:textId="77777777" w:rsidR="00B2794B" w:rsidRPr="00B2794B" w:rsidRDefault="00B2794B" w:rsidP="00B2794B">
      <w:pPr>
        <w:pStyle w:val="EndNoteBibliography"/>
        <w:ind w:left="720" w:hanging="720"/>
      </w:pPr>
      <w:r w:rsidRPr="00B2794B">
        <w:t>26.</w:t>
      </w:r>
      <w:r w:rsidRPr="00B2794B">
        <w:tab/>
        <w:t xml:space="preserve">Girault C, Muir JF, Mihaltan F, et al. Effects of repeated administration of zolpidem on sleep, diurnal and nocturnal respiratory function, vigilance, and physical performance in patients with COPD. </w:t>
      </w:r>
      <w:r w:rsidRPr="00B2794B">
        <w:rPr>
          <w:i/>
        </w:rPr>
        <w:t xml:space="preserve">Chest. </w:t>
      </w:r>
      <w:r w:rsidRPr="00B2794B">
        <w:t>1996;110(5):1203-1211.</w:t>
      </w:r>
    </w:p>
    <w:p w14:paraId="2B80E96C" w14:textId="77777777" w:rsidR="00B2794B" w:rsidRPr="00B2794B" w:rsidRDefault="00B2794B" w:rsidP="00B2794B">
      <w:pPr>
        <w:pStyle w:val="EndNoteBibliography"/>
        <w:ind w:left="720" w:hanging="720"/>
      </w:pPr>
      <w:r w:rsidRPr="00B2794B">
        <w:t>27.</w:t>
      </w:r>
      <w:r w:rsidRPr="00B2794B">
        <w:tab/>
        <w:t xml:space="preserve">Roth T. Hypnotic use for insomnia management in chronic obstructive pulmonary disease. </w:t>
      </w:r>
      <w:r w:rsidRPr="00B2794B">
        <w:rPr>
          <w:i/>
        </w:rPr>
        <w:t xml:space="preserve">Sleep Med. </w:t>
      </w:r>
      <w:r w:rsidRPr="00B2794B">
        <w:t>2009;10(1):19-25.</w:t>
      </w:r>
    </w:p>
    <w:p w14:paraId="40BD0458" w14:textId="77777777" w:rsidR="00B2794B" w:rsidRPr="00B2794B" w:rsidRDefault="00B2794B" w:rsidP="00B2794B">
      <w:pPr>
        <w:pStyle w:val="EndNoteBibliography"/>
        <w:ind w:left="720" w:hanging="720"/>
      </w:pPr>
      <w:r w:rsidRPr="00B2794B">
        <w:t>28.</w:t>
      </w:r>
      <w:r w:rsidRPr="00B2794B">
        <w:tab/>
        <w:t xml:space="preserve">Bossini L, Casolaro I, Koukouna D, Cecchini F, Fagiolini A. Off-label uses of trazodone: a review. </w:t>
      </w:r>
      <w:r w:rsidRPr="00B2794B">
        <w:rPr>
          <w:i/>
        </w:rPr>
        <w:t xml:space="preserve">Expert Opin Pharmacother. </w:t>
      </w:r>
      <w:r w:rsidRPr="00B2794B">
        <w:t>2012;13(12):1707-1717.</w:t>
      </w:r>
    </w:p>
    <w:p w14:paraId="7B549E0F" w14:textId="77777777" w:rsidR="00B2794B" w:rsidRPr="00C20247" w:rsidRDefault="00B2794B" w:rsidP="00B2794B">
      <w:pPr>
        <w:pStyle w:val="EndNoteBibliography"/>
        <w:ind w:left="720" w:hanging="720"/>
        <w:rPr>
          <w:lang w:val="es-419"/>
        </w:rPr>
      </w:pPr>
      <w:r w:rsidRPr="00B2794B">
        <w:t>29.</w:t>
      </w:r>
      <w:r w:rsidRPr="00B2794B">
        <w:tab/>
        <w:t xml:space="preserve">Fagiolini A, Comandini A, Catena DOM, Kasper S. Rediscovering trazodone for the treatment of major depressive disorder. </w:t>
      </w:r>
      <w:r w:rsidRPr="00C20247">
        <w:rPr>
          <w:i/>
          <w:lang w:val="es-419"/>
        </w:rPr>
        <w:t xml:space="preserve">CNS Drugs. </w:t>
      </w:r>
      <w:r w:rsidRPr="00C20247">
        <w:rPr>
          <w:lang w:val="es-419"/>
        </w:rPr>
        <w:t>2012;26(12):1033-1049.</w:t>
      </w:r>
    </w:p>
    <w:p w14:paraId="627BF0DC" w14:textId="77777777" w:rsidR="00B2794B" w:rsidRPr="00B2794B" w:rsidRDefault="00B2794B" w:rsidP="00B2794B">
      <w:pPr>
        <w:pStyle w:val="EndNoteBibliography"/>
        <w:ind w:left="720" w:hanging="720"/>
      </w:pPr>
      <w:r w:rsidRPr="00C20247">
        <w:rPr>
          <w:lang w:val="es-419"/>
        </w:rPr>
        <w:t>30.</w:t>
      </w:r>
      <w:r w:rsidRPr="00C20247">
        <w:rPr>
          <w:lang w:val="es-419"/>
        </w:rPr>
        <w:tab/>
        <w:t xml:space="preserve">Generali JA, Cada DJ. Trazodone: Insomnia (Adults). </w:t>
      </w:r>
      <w:r w:rsidRPr="00C20247">
        <w:rPr>
          <w:i/>
          <w:lang w:val="es-419"/>
        </w:rPr>
        <w:t xml:space="preserve">Hosp Pharm. </w:t>
      </w:r>
      <w:r w:rsidRPr="00B2794B">
        <w:t>2015;50(5):367-369.</w:t>
      </w:r>
    </w:p>
    <w:p w14:paraId="7B30D34C" w14:textId="77777777" w:rsidR="00B2794B" w:rsidRPr="00B2794B" w:rsidRDefault="00B2794B" w:rsidP="00B2794B">
      <w:pPr>
        <w:pStyle w:val="EndNoteBibliography"/>
        <w:ind w:left="720" w:hanging="720"/>
      </w:pPr>
      <w:r w:rsidRPr="00B2794B">
        <w:t>31.</w:t>
      </w:r>
      <w:r w:rsidRPr="00B2794B">
        <w:tab/>
        <w:t xml:space="preserve">Eckert DJ, Malhotra A, Wellman A, White DP. Trazodone increases the respiratory arousal threshold in patients with obstructive sleep apnea and a low arousal threshold. </w:t>
      </w:r>
      <w:r w:rsidRPr="00B2794B">
        <w:rPr>
          <w:i/>
        </w:rPr>
        <w:t xml:space="preserve">Sleep. </w:t>
      </w:r>
      <w:r w:rsidRPr="00B2794B">
        <w:t>2014;37(4):811-819.</w:t>
      </w:r>
    </w:p>
    <w:p w14:paraId="444C79EF" w14:textId="77777777" w:rsidR="00B2794B" w:rsidRPr="00B2794B" w:rsidRDefault="00B2794B" w:rsidP="00B2794B">
      <w:pPr>
        <w:pStyle w:val="EndNoteBibliography"/>
        <w:ind w:left="720" w:hanging="720"/>
      </w:pPr>
      <w:r w:rsidRPr="00B2794B">
        <w:t>32.</w:t>
      </w:r>
      <w:r w:rsidRPr="00B2794B">
        <w:tab/>
        <w:t xml:space="preserve">Smales ET, Edwards BA, Deyoung PN, et al. Trazodone effects on obstructive sleep apnea and non-REM arousal threshold. </w:t>
      </w:r>
      <w:r w:rsidRPr="00B2794B">
        <w:rPr>
          <w:i/>
        </w:rPr>
        <w:t xml:space="preserve">Ann Am Thorac Soc. </w:t>
      </w:r>
      <w:r w:rsidRPr="00B2794B">
        <w:t>2015;12(5):758-764.</w:t>
      </w:r>
    </w:p>
    <w:p w14:paraId="525050A3" w14:textId="77777777" w:rsidR="00B2794B" w:rsidRPr="00B2794B" w:rsidRDefault="00B2794B" w:rsidP="00B2794B">
      <w:pPr>
        <w:pStyle w:val="EndNoteBibliography"/>
        <w:ind w:left="720" w:hanging="720"/>
      </w:pPr>
      <w:r w:rsidRPr="00B2794B">
        <w:t>33.</w:t>
      </w:r>
      <w:r w:rsidRPr="00B2794B">
        <w:tab/>
        <w:t xml:space="preserve">Hwang CS, Kang EM, Kornegay CJ, Staffa JA, Jones CM, McAninch JK. Trends in the concomitant prescribing of opioids and benzodiazepines, 2002-2014. </w:t>
      </w:r>
      <w:r w:rsidRPr="00B2794B">
        <w:rPr>
          <w:i/>
        </w:rPr>
        <w:t xml:space="preserve">Am J Prev Med. </w:t>
      </w:r>
      <w:r w:rsidRPr="00B2794B">
        <w:t>2016.</w:t>
      </w:r>
    </w:p>
    <w:p w14:paraId="5DFCF277" w14:textId="77777777" w:rsidR="00B2794B" w:rsidRPr="00B2794B" w:rsidRDefault="00B2794B" w:rsidP="00B2794B">
      <w:pPr>
        <w:pStyle w:val="EndNoteBibliography"/>
        <w:ind w:left="720" w:hanging="720"/>
      </w:pPr>
      <w:r w:rsidRPr="00B2794B">
        <w:t>34.</w:t>
      </w:r>
      <w:r w:rsidRPr="00B2794B">
        <w:tab/>
        <w:t xml:space="preserve">Zutler M, Holty JE. Opioids, sleep, and sleep-disordered breathing. </w:t>
      </w:r>
      <w:r w:rsidRPr="00B2794B">
        <w:rPr>
          <w:i/>
        </w:rPr>
        <w:t xml:space="preserve">Curr Pharm Des. </w:t>
      </w:r>
      <w:r w:rsidRPr="00B2794B">
        <w:t>2011;17(15):1443-1449.</w:t>
      </w:r>
    </w:p>
    <w:p w14:paraId="1C4AAF84" w14:textId="77777777" w:rsidR="00B2794B" w:rsidRPr="00B2794B" w:rsidRDefault="00B2794B" w:rsidP="00B2794B">
      <w:pPr>
        <w:pStyle w:val="EndNoteBibliography"/>
        <w:ind w:left="720" w:hanging="720"/>
      </w:pPr>
      <w:r w:rsidRPr="00B2794B">
        <w:t>35.</w:t>
      </w:r>
      <w:r w:rsidRPr="00B2794B">
        <w:tab/>
        <w:t xml:space="preserve">Boyer EW. Management of opioid analgesic overdose. </w:t>
      </w:r>
      <w:r w:rsidRPr="00B2794B">
        <w:rPr>
          <w:i/>
        </w:rPr>
        <w:t xml:space="preserve">N Engl J Med. </w:t>
      </w:r>
      <w:r w:rsidRPr="00B2794B">
        <w:t>2012;367:146-155.</w:t>
      </w:r>
    </w:p>
    <w:p w14:paraId="329DC829" w14:textId="77777777" w:rsidR="00B2794B" w:rsidRPr="00B2794B" w:rsidRDefault="00B2794B" w:rsidP="00B2794B">
      <w:pPr>
        <w:pStyle w:val="EndNoteBibliography"/>
        <w:ind w:left="720" w:hanging="720"/>
      </w:pPr>
      <w:r w:rsidRPr="00B2794B">
        <w:t>36.</w:t>
      </w:r>
      <w:r w:rsidRPr="00B2794B">
        <w:tab/>
        <w:t xml:space="preserve">Yue HJ, Guilleminault C. Opioid medication and sleep-disordered breathing. </w:t>
      </w:r>
      <w:r w:rsidRPr="00B2794B">
        <w:rPr>
          <w:i/>
        </w:rPr>
        <w:t xml:space="preserve">Med Clin North Am. </w:t>
      </w:r>
      <w:r w:rsidRPr="00B2794B">
        <w:t>2010;94(3):435-446.</w:t>
      </w:r>
    </w:p>
    <w:p w14:paraId="4E33507A" w14:textId="77777777" w:rsidR="00B2794B" w:rsidRPr="00B2794B" w:rsidRDefault="00B2794B" w:rsidP="00B2794B">
      <w:pPr>
        <w:pStyle w:val="EndNoteBibliography"/>
        <w:ind w:left="720" w:hanging="720"/>
      </w:pPr>
      <w:r w:rsidRPr="00B2794B">
        <w:t>37.</w:t>
      </w:r>
      <w:r w:rsidRPr="00B2794B">
        <w:tab/>
        <w:t xml:space="preserve">Lee-Iannotti J, Parish JM. The epidemic of opioid use: implications for the sleep physician. </w:t>
      </w:r>
      <w:r w:rsidRPr="00B2794B">
        <w:rPr>
          <w:i/>
        </w:rPr>
        <w:t xml:space="preserve">J Clin Sleep Med. </w:t>
      </w:r>
      <w:r w:rsidRPr="00B2794B">
        <w:t>2014;10(6):645-646.</w:t>
      </w:r>
    </w:p>
    <w:p w14:paraId="1992ED08" w14:textId="77777777" w:rsidR="00B2794B" w:rsidRPr="00B2794B" w:rsidRDefault="00B2794B" w:rsidP="00B2794B">
      <w:pPr>
        <w:pStyle w:val="EndNoteBibliography"/>
        <w:ind w:left="720" w:hanging="720"/>
      </w:pPr>
      <w:r w:rsidRPr="00B2794B">
        <w:t>38.</w:t>
      </w:r>
      <w:r w:rsidRPr="00B2794B">
        <w:tab/>
        <w:t xml:space="preserve">Ray WA, Chung CP, Murray KT, Hall K, Stein CM. Prescription of long-acting opioids and mortality in patients with chronic noncancer pain. </w:t>
      </w:r>
      <w:r w:rsidRPr="00B2794B">
        <w:rPr>
          <w:i/>
        </w:rPr>
        <w:t xml:space="preserve">JAMA. </w:t>
      </w:r>
      <w:r w:rsidRPr="00B2794B">
        <w:t>2016;315:2415-2423.</w:t>
      </w:r>
    </w:p>
    <w:p w14:paraId="5F3F68AB" w14:textId="77777777" w:rsidR="00B2794B" w:rsidRPr="00B2794B" w:rsidRDefault="00B2794B" w:rsidP="00B2794B">
      <w:pPr>
        <w:pStyle w:val="EndNoteBibliography"/>
        <w:ind w:left="720" w:hanging="720"/>
      </w:pPr>
      <w:r w:rsidRPr="00B2794B">
        <w:t>39.</w:t>
      </w:r>
      <w:r w:rsidRPr="00B2794B">
        <w:tab/>
        <w:t xml:space="preserve">Winkelman JW. Clinical practice: Insomnia disorder. </w:t>
      </w:r>
      <w:r w:rsidRPr="00B2794B">
        <w:rPr>
          <w:i/>
        </w:rPr>
        <w:t xml:space="preserve">N Engl J Med. </w:t>
      </w:r>
      <w:r w:rsidRPr="00B2794B">
        <w:t>2015;373(15):1437-1444.</w:t>
      </w:r>
    </w:p>
    <w:p w14:paraId="4353A129" w14:textId="77777777" w:rsidR="00B2794B" w:rsidRPr="00B2794B" w:rsidRDefault="00B2794B" w:rsidP="00B2794B">
      <w:pPr>
        <w:pStyle w:val="EndNoteBibliography"/>
        <w:ind w:left="720" w:hanging="720"/>
      </w:pPr>
      <w:r w:rsidRPr="00B2794B">
        <w:t>40.</w:t>
      </w:r>
      <w:r w:rsidRPr="00B2794B">
        <w:tab/>
        <w:t xml:space="preserve">Hicks KA, Tcheng JE, Bozkurt B, et al. 2014 ACC/AHA key data elements and definitins for cardiovascular endpoint events in clinical trials. </w:t>
      </w:r>
      <w:r w:rsidRPr="00B2794B">
        <w:rPr>
          <w:i/>
        </w:rPr>
        <w:t xml:space="preserve">JACC. </w:t>
      </w:r>
      <w:r w:rsidRPr="00B2794B">
        <w:t>2015;66(4):403-469.</w:t>
      </w:r>
    </w:p>
    <w:p w14:paraId="7BB71390" w14:textId="77777777" w:rsidR="00B2794B" w:rsidRPr="00B2794B" w:rsidRDefault="00B2794B" w:rsidP="00B2794B">
      <w:pPr>
        <w:pStyle w:val="EndNoteBibliography"/>
        <w:ind w:left="720" w:hanging="720"/>
      </w:pPr>
      <w:r w:rsidRPr="00B2794B">
        <w:t>41.</w:t>
      </w:r>
      <w:r w:rsidRPr="00B2794B">
        <w:tab/>
        <w:t xml:space="preserve">Ray WA, Griffin MR, Downey W. Benzodiazepines of long and short elimination half-life and the risk of hip fracture. </w:t>
      </w:r>
      <w:r w:rsidRPr="00B2794B">
        <w:rPr>
          <w:i/>
        </w:rPr>
        <w:t xml:space="preserve">JAMA. </w:t>
      </w:r>
      <w:r w:rsidRPr="00B2794B">
        <w:t>1989;262:3303-3307.</w:t>
      </w:r>
    </w:p>
    <w:p w14:paraId="7DBA591F" w14:textId="77777777" w:rsidR="00B2794B" w:rsidRPr="00B2794B" w:rsidRDefault="00B2794B" w:rsidP="00B2794B">
      <w:pPr>
        <w:pStyle w:val="EndNoteBibliography"/>
        <w:ind w:left="720" w:hanging="720"/>
      </w:pPr>
      <w:r w:rsidRPr="00B2794B">
        <w:t>42.</w:t>
      </w:r>
      <w:r w:rsidRPr="00B2794B">
        <w:tab/>
        <w:t xml:space="preserve">Ray WA, Thapa P, Gideon P. Benzodiazepines and the risk of falls in nursing home residents. </w:t>
      </w:r>
      <w:r w:rsidRPr="00B2794B">
        <w:rPr>
          <w:i/>
        </w:rPr>
        <w:t xml:space="preserve">J Am Geriatr Soc. </w:t>
      </w:r>
      <w:r w:rsidRPr="00B2794B">
        <w:t>2000;48:682-685.</w:t>
      </w:r>
    </w:p>
    <w:p w14:paraId="2475DEF9" w14:textId="77777777" w:rsidR="00B2794B" w:rsidRPr="00B2794B" w:rsidRDefault="00B2794B" w:rsidP="00B2794B">
      <w:pPr>
        <w:pStyle w:val="EndNoteBibliography"/>
        <w:ind w:left="720" w:hanging="720"/>
      </w:pPr>
      <w:r w:rsidRPr="00B2794B">
        <w:t>43.</w:t>
      </w:r>
      <w:r w:rsidRPr="00B2794B">
        <w:tab/>
        <w:t xml:space="preserve">Finkle WD, Der JS, Greenland S, et al. Risk of fractures requiring hospitalization after an initial prescription for zolpidem, alprazolam, lorazepam, or diazepam in older adults. </w:t>
      </w:r>
      <w:r w:rsidRPr="00B2794B">
        <w:rPr>
          <w:i/>
        </w:rPr>
        <w:t xml:space="preserve">J Am Geriatr Soc. </w:t>
      </w:r>
      <w:r w:rsidRPr="00B2794B">
        <w:t>2011;59(10):1883-1890.</w:t>
      </w:r>
    </w:p>
    <w:p w14:paraId="32C5CA66" w14:textId="77777777" w:rsidR="00B2794B" w:rsidRPr="00B2794B" w:rsidRDefault="00B2794B" w:rsidP="00B2794B">
      <w:pPr>
        <w:pStyle w:val="EndNoteBibliography"/>
        <w:ind w:left="720" w:hanging="720"/>
      </w:pPr>
      <w:r w:rsidRPr="00B2794B">
        <w:t>44.</w:t>
      </w:r>
      <w:r w:rsidRPr="00B2794B">
        <w:tab/>
        <w:t xml:space="preserve">Hansen RN, Boudreau DM, Ebel BE, Grossman DC, Sullivan SD. Sedative hypnotic medication use and the risk of motor vehicle crash. </w:t>
      </w:r>
      <w:r w:rsidRPr="00B2794B">
        <w:rPr>
          <w:i/>
        </w:rPr>
        <w:t xml:space="preserve">Am J Public Health. </w:t>
      </w:r>
      <w:r w:rsidRPr="00B2794B">
        <w:t>2015;105(8):e64-e69.</w:t>
      </w:r>
    </w:p>
    <w:p w14:paraId="58A27DD7" w14:textId="77777777" w:rsidR="00B2794B" w:rsidRPr="00B2794B" w:rsidRDefault="00B2794B" w:rsidP="00B2794B">
      <w:pPr>
        <w:pStyle w:val="EndNoteBibliography"/>
        <w:ind w:left="720" w:hanging="720"/>
      </w:pPr>
      <w:r w:rsidRPr="00B2794B">
        <w:t>45.</w:t>
      </w:r>
      <w:r w:rsidRPr="00B2794B">
        <w:tab/>
        <w:t xml:space="preserve">Ray WA, Chung CP, Murray KT, Cooper WO, Hall K, Stein CM. Out-of-hospital mortality among patients receiving methadone for noncancer pain. </w:t>
      </w:r>
      <w:r w:rsidRPr="00B2794B">
        <w:rPr>
          <w:i/>
        </w:rPr>
        <w:t xml:space="preserve">JAMA Intern Med. </w:t>
      </w:r>
      <w:r w:rsidRPr="00B2794B">
        <w:t>2015;175(3):420-427.</w:t>
      </w:r>
    </w:p>
    <w:p w14:paraId="086D508B" w14:textId="39D5C2E4" w:rsidR="00682B0D" w:rsidRDefault="00B2794B" w:rsidP="00682B0D">
      <w:pPr>
        <w:rPr>
          <w:lang w:eastAsia="x-none"/>
        </w:rPr>
      </w:pPr>
      <w:r>
        <w:rPr>
          <w:lang w:eastAsia="x-none"/>
        </w:rPr>
        <w:fldChar w:fldCharType="end"/>
      </w:r>
    </w:p>
    <w:sectPr w:rsidR="00682B0D" w:rsidSect="00616B24">
      <w:pgSz w:w="12240" w:h="15840" w:code="1"/>
      <w:pgMar w:top="720" w:right="720" w:bottom="720" w:left="720" w:header="432" w:footer="144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1B083" w14:textId="77777777" w:rsidR="006249E0" w:rsidRDefault="006249E0">
      <w:r>
        <w:separator/>
      </w:r>
    </w:p>
  </w:endnote>
  <w:endnote w:type="continuationSeparator" w:id="0">
    <w:p w14:paraId="449B4373" w14:textId="77777777" w:rsidR="006249E0" w:rsidRDefault="00624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43168" w14:textId="77777777" w:rsidR="006249E0" w:rsidRDefault="006249E0">
      <w:r>
        <w:separator/>
      </w:r>
    </w:p>
  </w:footnote>
  <w:footnote w:type="continuationSeparator" w:id="0">
    <w:p w14:paraId="5500FE6C" w14:textId="77777777" w:rsidR="006249E0" w:rsidRDefault="006249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8AA"/>
    <w:multiLevelType w:val="hybridMultilevel"/>
    <w:tmpl w:val="E38AC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437D9A"/>
    <w:multiLevelType w:val="hybridMultilevel"/>
    <w:tmpl w:val="10083DF4"/>
    <w:lvl w:ilvl="0" w:tplc="988EE3E2">
      <w:start w:val="2"/>
      <w:numFmt w:val="decimal"/>
      <w:lvlText w:val="%1."/>
      <w:lvlJc w:val="left"/>
      <w:pPr>
        <w:tabs>
          <w:tab w:val="num" w:pos="810"/>
        </w:tabs>
        <w:ind w:left="810" w:hanging="4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D73279B"/>
    <w:multiLevelType w:val="hybridMultilevel"/>
    <w:tmpl w:val="1E1217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2697C0B"/>
    <w:multiLevelType w:val="hybridMultilevel"/>
    <w:tmpl w:val="ED2412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F1476F"/>
    <w:multiLevelType w:val="hybridMultilevel"/>
    <w:tmpl w:val="648235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8A50DE5"/>
    <w:multiLevelType w:val="hybridMultilevel"/>
    <w:tmpl w:val="6BB6B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5F3C9A"/>
    <w:multiLevelType w:val="hybridMultilevel"/>
    <w:tmpl w:val="1E12171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A652419"/>
    <w:multiLevelType w:val="hybridMultilevel"/>
    <w:tmpl w:val="07A8F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3A5604"/>
    <w:multiLevelType w:val="hybridMultilevel"/>
    <w:tmpl w:val="2FD2084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7207383"/>
    <w:multiLevelType w:val="hybridMultilevel"/>
    <w:tmpl w:val="E38AC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2D5A5E"/>
    <w:multiLevelType w:val="multilevel"/>
    <w:tmpl w:val="19C87390"/>
    <w:lvl w:ilvl="0">
      <w:start w:val="2"/>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42D940EC"/>
    <w:multiLevelType w:val="hybridMultilevel"/>
    <w:tmpl w:val="632895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C02AF5"/>
    <w:multiLevelType w:val="hybridMultilevel"/>
    <w:tmpl w:val="2FAA0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054E14"/>
    <w:multiLevelType w:val="hybridMultilevel"/>
    <w:tmpl w:val="3B0816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05321F"/>
    <w:multiLevelType w:val="hybridMultilevel"/>
    <w:tmpl w:val="EF38FD44"/>
    <w:lvl w:ilvl="0" w:tplc="0409000F">
      <w:start w:val="1"/>
      <w:numFmt w:val="decimal"/>
      <w:lvlText w:val="%1."/>
      <w:lvlJc w:val="left"/>
      <w:pPr>
        <w:ind w:left="684" w:hanging="360"/>
      </w:pPr>
    </w:lvl>
    <w:lvl w:ilvl="1" w:tplc="04090019" w:tentative="1">
      <w:start w:val="1"/>
      <w:numFmt w:val="lowerLetter"/>
      <w:lvlText w:val="%2."/>
      <w:lvlJc w:val="left"/>
      <w:pPr>
        <w:ind w:left="1404" w:hanging="360"/>
      </w:pPr>
    </w:lvl>
    <w:lvl w:ilvl="2" w:tplc="0409001B" w:tentative="1">
      <w:start w:val="1"/>
      <w:numFmt w:val="lowerRoman"/>
      <w:lvlText w:val="%3."/>
      <w:lvlJc w:val="right"/>
      <w:pPr>
        <w:ind w:left="2124" w:hanging="180"/>
      </w:pPr>
    </w:lvl>
    <w:lvl w:ilvl="3" w:tplc="0409000F" w:tentative="1">
      <w:start w:val="1"/>
      <w:numFmt w:val="decimal"/>
      <w:lvlText w:val="%4."/>
      <w:lvlJc w:val="left"/>
      <w:pPr>
        <w:ind w:left="2844" w:hanging="360"/>
      </w:pPr>
    </w:lvl>
    <w:lvl w:ilvl="4" w:tplc="04090019" w:tentative="1">
      <w:start w:val="1"/>
      <w:numFmt w:val="lowerLetter"/>
      <w:lvlText w:val="%5."/>
      <w:lvlJc w:val="left"/>
      <w:pPr>
        <w:ind w:left="3564" w:hanging="360"/>
      </w:pPr>
    </w:lvl>
    <w:lvl w:ilvl="5" w:tplc="0409001B" w:tentative="1">
      <w:start w:val="1"/>
      <w:numFmt w:val="lowerRoman"/>
      <w:lvlText w:val="%6."/>
      <w:lvlJc w:val="right"/>
      <w:pPr>
        <w:ind w:left="4284" w:hanging="180"/>
      </w:pPr>
    </w:lvl>
    <w:lvl w:ilvl="6" w:tplc="0409000F" w:tentative="1">
      <w:start w:val="1"/>
      <w:numFmt w:val="decimal"/>
      <w:lvlText w:val="%7."/>
      <w:lvlJc w:val="left"/>
      <w:pPr>
        <w:ind w:left="5004" w:hanging="360"/>
      </w:pPr>
    </w:lvl>
    <w:lvl w:ilvl="7" w:tplc="04090019" w:tentative="1">
      <w:start w:val="1"/>
      <w:numFmt w:val="lowerLetter"/>
      <w:lvlText w:val="%8."/>
      <w:lvlJc w:val="left"/>
      <w:pPr>
        <w:ind w:left="5724" w:hanging="360"/>
      </w:pPr>
    </w:lvl>
    <w:lvl w:ilvl="8" w:tplc="0409001B" w:tentative="1">
      <w:start w:val="1"/>
      <w:numFmt w:val="lowerRoman"/>
      <w:lvlText w:val="%9."/>
      <w:lvlJc w:val="right"/>
      <w:pPr>
        <w:ind w:left="6444" w:hanging="180"/>
      </w:pPr>
    </w:lvl>
  </w:abstractNum>
  <w:abstractNum w:abstractNumId="15" w15:restartNumberingAfterBreak="0">
    <w:nsid w:val="4A544C7B"/>
    <w:multiLevelType w:val="hybridMultilevel"/>
    <w:tmpl w:val="7B9A3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157016"/>
    <w:multiLevelType w:val="hybridMultilevel"/>
    <w:tmpl w:val="8D1CD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8A6134"/>
    <w:multiLevelType w:val="hybridMultilevel"/>
    <w:tmpl w:val="C346D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F52AD9"/>
    <w:multiLevelType w:val="hybridMultilevel"/>
    <w:tmpl w:val="08D09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5E65C16"/>
    <w:multiLevelType w:val="hybridMultilevel"/>
    <w:tmpl w:val="EF38FD44"/>
    <w:lvl w:ilvl="0" w:tplc="0409000F">
      <w:start w:val="1"/>
      <w:numFmt w:val="decimal"/>
      <w:lvlText w:val="%1."/>
      <w:lvlJc w:val="left"/>
      <w:pPr>
        <w:ind w:left="684" w:hanging="360"/>
      </w:pPr>
    </w:lvl>
    <w:lvl w:ilvl="1" w:tplc="04090019" w:tentative="1">
      <w:start w:val="1"/>
      <w:numFmt w:val="lowerLetter"/>
      <w:lvlText w:val="%2."/>
      <w:lvlJc w:val="left"/>
      <w:pPr>
        <w:ind w:left="1404" w:hanging="360"/>
      </w:pPr>
    </w:lvl>
    <w:lvl w:ilvl="2" w:tplc="0409001B" w:tentative="1">
      <w:start w:val="1"/>
      <w:numFmt w:val="lowerRoman"/>
      <w:lvlText w:val="%3."/>
      <w:lvlJc w:val="right"/>
      <w:pPr>
        <w:ind w:left="2124" w:hanging="180"/>
      </w:pPr>
    </w:lvl>
    <w:lvl w:ilvl="3" w:tplc="0409000F" w:tentative="1">
      <w:start w:val="1"/>
      <w:numFmt w:val="decimal"/>
      <w:lvlText w:val="%4."/>
      <w:lvlJc w:val="left"/>
      <w:pPr>
        <w:ind w:left="2844" w:hanging="360"/>
      </w:pPr>
    </w:lvl>
    <w:lvl w:ilvl="4" w:tplc="04090019" w:tentative="1">
      <w:start w:val="1"/>
      <w:numFmt w:val="lowerLetter"/>
      <w:lvlText w:val="%5."/>
      <w:lvlJc w:val="left"/>
      <w:pPr>
        <w:ind w:left="3564" w:hanging="360"/>
      </w:pPr>
    </w:lvl>
    <w:lvl w:ilvl="5" w:tplc="0409001B" w:tentative="1">
      <w:start w:val="1"/>
      <w:numFmt w:val="lowerRoman"/>
      <w:lvlText w:val="%6."/>
      <w:lvlJc w:val="right"/>
      <w:pPr>
        <w:ind w:left="4284" w:hanging="180"/>
      </w:pPr>
    </w:lvl>
    <w:lvl w:ilvl="6" w:tplc="0409000F" w:tentative="1">
      <w:start w:val="1"/>
      <w:numFmt w:val="decimal"/>
      <w:lvlText w:val="%7."/>
      <w:lvlJc w:val="left"/>
      <w:pPr>
        <w:ind w:left="5004" w:hanging="360"/>
      </w:pPr>
    </w:lvl>
    <w:lvl w:ilvl="7" w:tplc="04090019" w:tentative="1">
      <w:start w:val="1"/>
      <w:numFmt w:val="lowerLetter"/>
      <w:lvlText w:val="%8."/>
      <w:lvlJc w:val="left"/>
      <w:pPr>
        <w:ind w:left="5724" w:hanging="360"/>
      </w:pPr>
    </w:lvl>
    <w:lvl w:ilvl="8" w:tplc="0409001B" w:tentative="1">
      <w:start w:val="1"/>
      <w:numFmt w:val="lowerRoman"/>
      <w:lvlText w:val="%9."/>
      <w:lvlJc w:val="right"/>
      <w:pPr>
        <w:ind w:left="6444" w:hanging="180"/>
      </w:pPr>
    </w:lvl>
  </w:abstractNum>
  <w:abstractNum w:abstractNumId="20" w15:restartNumberingAfterBreak="0">
    <w:nsid w:val="79906453"/>
    <w:multiLevelType w:val="multilevel"/>
    <w:tmpl w:val="3EAC9DC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0"/>
  </w:num>
  <w:num w:numId="3">
    <w:abstractNumId w:val="20"/>
  </w:num>
  <w:num w:numId="4">
    <w:abstractNumId w:val="13"/>
  </w:num>
  <w:num w:numId="5">
    <w:abstractNumId w:val="12"/>
  </w:num>
  <w:num w:numId="6">
    <w:abstractNumId w:val="16"/>
  </w:num>
  <w:num w:numId="7">
    <w:abstractNumId w:val="0"/>
  </w:num>
  <w:num w:numId="8">
    <w:abstractNumId w:val="17"/>
  </w:num>
  <w:num w:numId="9">
    <w:abstractNumId w:val="18"/>
  </w:num>
  <w:num w:numId="10">
    <w:abstractNumId w:val="9"/>
  </w:num>
  <w:num w:numId="11">
    <w:abstractNumId w:val="4"/>
  </w:num>
  <w:num w:numId="12">
    <w:abstractNumId w:val="3"/>
  </w:num>
  <w:num w:numId="13">
    <w:abstractNumId w:val="19"/>
  </w:num>
  <w:num w:numId="14">
    <w:abstractNumId w:val="11"/>
  </w:num>
  <w:num w:numId="15">
    <w:abstractNumId w:val="5"/>
  </w:num>
  <w:num w:numId="16">
    <w:abstractNumId w:val="7"/>
  </w:num>
  <w:num w:numId="17">
    <w:abstractNumId w:val="14"/>
  </w:num>
  <w:num w:numId="18">
    <w:abstractNumId w:val="8"/>
  </w:num>
  <w:num w:numId="19">
    <w:abstractNumId w:val="15"/>
  </w:num>
  <w:num w:numId="20">
    <w:abstractNumId w:val="2"/>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CA" w:vendorID="64" w:dllVersion="6" w:nlCheck="1" w:checkStyle="1"/>
  <w:activeWritingStyle w:appName="MSWord" w:lang="es-MX" w:vendorID="64" w:dllVersion="6" w:nlCheck="1" w:checkStyle="1"/>
  <w:activeWritingStyle w:appName="MSWord" w:lang="es-ES_tradnl" w:vendorID="64" w:dllVersion="6" w:nlCheck="1" w:checkStyle="1"/>
  <w:activeWritingStyle w:appName="MSWord" w:lang="es-419" w:vendorID="64" w:dllVersion="6" w:nlCheck="1" w:checkStyle="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360"/>
  <w:drawingGridHorizontalSpacing w:val="110"/>
  <w:displayHorizontalDrawingGridEvery w:val="2"/>
  <w:noPunctuationKerning/>
  <w:characterSpacingControl w:val="doNotCompress"/>
  <w:hdrShapeDefaults>
    <o:shapedefaults v:ext="edit" spidmax="2049" fillcolor="white">
      <v:fill color="white"/>
      <o:colormru v:ext="edit" colors="#ffc"/>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rrxaff3ezvsles5tup2z272xsxpvzd9pss&quot;&gt;master-Saved&lt;record-ids&gt;&lt;item&gt;67&lt;/item&gt;&lt;item&gt;4757&lt;/item&gt;&lt;item&gt;8371&lt;/item&gt;&lt;item&gt;8425&lt;/item&gt;&lt;item&gt;8426&lt;/item&gt;&lt;item&gt;8430&lt;/item&gt;&lt;item&gt;8431&lt;/item&gt;&lt;item&gt;8435&lt;/item&gt;&lt;item&gt;8438&lt;/item&gt;&lt;item&gt;8502&lt;/item&gt;&lt;item&gt;8507&lt;/item&gt;&lt;item&gt;8508&lt;/item&gt;&lt;item&gt;8509&lt;/item&gt;&lt;item&gt;8510&lt;/item&gt;&lt;item&gt;8511&lt;/item&gt;&lt;item&gt;8514&lt;/item&gt;&lt;item&gt;8515&lt;/item&gt;&lt;item&gt;8516&lt;/item&gt;&lt;item&gt;8517&lt;/item&gt;&lt;item&gt;8518&lt;/item&gt;&lt;item&gt;8519&lt;/item&gt;&lt;item&gt;8522&lt;/item&gt;&lt;item&gt;8524&lt;/item&gt;&lt;item&gt;8525&lt;/item&gt;&lt;item&gt;8526&lt;/item&gt;&lt;item&gt;8527&lt;/item&gt;&lt;item&gt;8528&lt;/item&gt;&lt;item&gt;8532&lt;/item&gt;&lt;item&gt;8534&lt;/item&gt;&lt;item&gt;8535&lt;/item&gt;&lt;item&gt;8538&lt;/item&gt;&lt;item&gt;8540&lt;/item&gt;&lt;item&gt;8541&lt;/item&gt;&lt;item&gt;8544&lt;/item&gt;&lt;item&gt;8550&lt;/item&gt;&lt;item&gt;8584&lt;/item&gt;&lt;item&gt;8586&lt;/item&gt;&lt;item&gt;8587&lt;/item&gt;&lt;item&gt;8588&lt;/item&gt;&lt;item&gt;8589&lt;/item&gt;&lt;item&gt;8590&lt;/item&gt;&lt;item&gt;8591&lt;/item&gt;&lt;item&gt;8592&lt;/item&gt;&lt;item&gt;8593&lt;/item&gt;&lt;item&gt;8608&lt;/item&gt;&lt;/record-ids&gt;&lt;/item&gt;&lt;/Libraries&gt;"/>
    <w:docVar w:name="REFMGR.Layout" w:val="&lt;ENLayout&gt;&lt;Style&gt;JAMA&lt;/Style&gt;&lt;LeftDelim&gt;{&lt;/LeftDelim&gt;&lt;RightDelim&gt;}&lt;/RightDelim&gt;&lt;FontName&gt;Arial&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ster&lt;/item&gt;&lt;/Libraries&gt;&lt;/ENLibraries&gt;"/>
  </w:docVars>
  <w:rsids>
    <w:rsidRoot w:val="001922A8"/>
    <w:rsid w:val="0000037F"/>
    <w:rsid w:val="000005C3"/>
    <w:rsid w:val="00000BBD"/>
    <w:rsid w:val="00001946"/>
    <w:rsid w:val="00001E93"/>
    <w:rsid w:val="00001FCA"/>
    <w:rsid w:val="00002559"/>
    <w:rsid w:val="000025D4"/>
    <w:rsid w:val="0000282F"/>
    <w:rsid w:val="000028ED"/>
    <w:rsid w:val="00002949"/>
    <w:rsid w:val="00002A2F"/>
    <w:rsid w:val="00002AAB"/>
    <w:rsid w:val="000032A6"/>
    <w:rsid w:val="0000399A"/>
    <w:rsid w:val="00003C43"/>
    <w:rsid w:val="00005424"/>
    <w:rsid w:val="0000575C"/>
    <w:rsid w:val="00005B4A"/>
    <w:rsid w:val="000075AF"/>
    <w:rsid w:val="0001032B"/>
    <w:rsid w:val="00010802"/>
    <w:rsid w:val="00010CC8"/>
    <w:rsid w:val="0001100C"/>
    <w:rsid w:val="00011537"/>
    <w:rsid w:val="00011832"/>
    <w:rsid w:val="00012A2A"/>
    <w:rsid w:val="00012E00"/>
    <w:rsid w:val="00013156"/>
    <w:rsid w:val="00013C8E"/>
    <w:rsid w:val="000141CF"/>
    <w:rsid w:val="00014830"/>
    <w:rsid w:val="00014A90"/>
    <w:rsid w:val="00014B0F"/>
    <w:rsid w:val="00014DD9"/>
    <w:rsid w:val="00015B02"/>
    <w:rsid w:val="00015D1C"/>
    <w:rsid w:val="00017BC6"/>
    <w:rsid w:val="00017EF2"/>
    <w:rsid w:val="00020C54"/>
    <w:rsid w:val="00020E35"/>
    <w:rsid w:val="0002140D"/>
    <w:rsid w:val="0002148B"/>
    <w:rsid w:val="00021957"/>
    <w:rsid w:val="00021C8A"/>
    <w:rsid w:val="00021F0A"/>
    <w:rsid w:val="000228AA"/>
    <w:rsid w:val="00022909"/>
    <w:rsid w:val="000229F0"/>
    <w:rsid w:val="00023126"/>
    <w:rsid w:val="00024316"/>
    <w:rsid w:val="00024644"/>
    <w:rsid w:val="00024959"/>
    <w:rsid w:val="00024B31"/>
    <w:rsid w:val="00024BE3"/>
    <w:rsid w:val="00024CA6"/>
    <w:rsid w:val="000253EA"/>
    <w:rsid w:val="000255EB"/>
    <w:rsid w:val="00027145"/>
    <w:rsid w:val="000277EE"/>
    <w:rsid w:val="000277F6"/>
    <w:rsid w:val="00027C8D"/>
    <w:rsid w:val="00030BE4"/>
    <w:rsid w:val="00030BFA"/>
    <w:rsid w:val="00030DEF"/>
    <w:rsid w:val="00031D67"/>
    <w:rsid w:val="000327E0"/>
    <w:rsid w:val="000329CE"/>
    <w:rsid w:val="0003323B"/>
    <w:rsid w:val="00033396"/>
    <w:rsid w:val="00033472"/>
    <w:rsid w:val="00034389"/>
    <w:rsid w:val="00034C0F"/>
    <w:rsid w:val="00037BA0"/>
    <w:rsid w:val="0004027B"/>
    <w:rsid w:val="00041143"/>
    <w:rsid w:val="0004317F"/>
    <w:rsid w:val="00043926"/>
    <w:rsid w:val="00043B85"/>
    <w:rsid w:val="00043D4C"/>
    <w:rsid w:val="0004410E"/>
    <w:rsid w:val="00044B9E"/>
    <w:rsid w:val="000451EE"/>
    <w:rsid w:val="00045252"/>
    <w:rsid w:val="00045370"/>
    <w:rsid w:val="000456F0"/>
    <w:rsid w:val="000457DB"/>
    <w:rsid w:val="00045D7F"/>
    <w:rsid w:val="00045DA1"/>
    <w:rsid w:val="000473CA"/>
    <w:rsid w:val="00047733"/>
    <w:rsid w:val="00047D43"/>
    <w:rsid w:val="000500D6"/>
    <w:rsid w:val="00050275"/>
    <w:rsid w:val="00050AD0"/>
    <w:rsid w:val="00050C21"/>
    <w:rsid w:val="00051549"/>
    <w:rsid w:val="0005281B"/>
    <w:rsid w:val="00053873"/>
    <w:rsid w:val="00053CAF"/>
    <w:rsid w:val="00054446"/>
    <w:rsid w:val="00054742"/>
    <w:rsid w:val="00054E94"/>
    <w:rsid w:val="00056637"/>
    <w:rsid w:val="0005675C"/>
    <w:rsid w:val="00056909"/>
    <w:rsid w:val="000573CB"/>
    <w:rsid w:val="00057AC9"/>
    <w:rsid w:val="00057E4B"/>
    <w:rsid w:val="00060898"/>
    <w:rsid w:val="00060A33"/>
    <w:rsid w:val="00060E29"/>
    <w:rsid w:val="0006187C"/>
    <w:rsid w:val="000618EA"/>
    <w:rsid w:val="000619BF"/>
    <w:rsid w:val="000634A6"/>
    <w:rsid w:val="00064D83"/>
    <w:rsid w:val="00065C44"/>
    <w:rsid w:val="00065E8A"/>
    <w:rsid w:val="00066655"/>
    <w:rsid w:val="00067090"/>
    <w:rsid w:val="00067EDE"/>
    <w:rsid w:val="000705B6"/>
    <w:rsid w:val="0007075D"/>
    <w:rsid w:val="00070AF9"/>
    <w:rsid w:val="00070CB5"/>
    <w:rsid w:val="000714C6"/>
    <w:rsid w:val="000722C1"/>
    <w:rsid w:val="0007273E"/>
    <w:rsid w:val="00072855"/>
    <w:rsid w:val="00074878"/>
    <w:rsid w:val="00074BB0"/>
    <w:rsid w:val="000758D3"/>
    <w:rsid w:val="00075C0F"/>
    <w:rsid w:val="0007775F"/>
    <w:rsid w:val="00077C2E"/>
    <w:rsid w:val="0008015F"/>
    <w:rsid w:val="00081A30"/>
    <w:rsid w:val="00081AD7"/>
    <w:rsid w:val="00082865"/>
    <w:rsid w:val="0008317D"/>
    <w:rsid w:val="00084333"/>
    <w:rsid w:val="0008465B"/>
    <w:rsid w:val="00084948"/>
    <w:rsid w:val="00084C46"/>
    <w:rsid w:val="00084EB7"/>
    <w:rsid w:val="000851E5"/>
    <w:rsid w:val="00085341"/>
    <w:rsid w:val="00085B64"/>
    <w:rsid w:val="00086726"/>
    <w:rsid w:val="00086F78"/>
    <w:rsid w:val="000870C7"/>
    <w:rsid w:val="00087231"/>
    <w:rsid w:val="0008751E"/>
    <w:rsid w:val="00087B9D"/>
    <w:rsid w:val="00090A7F"/>
    <w:rsid w:val="000911A0"/>
    <w:rsid w:val="00091430"/>
    <w:rsid w:val="000919FB"/>
    <w:rsid w:val="00091F27"/>
    <w:rsid w:val="0009240C"/>
    <w:rsid w:val="00092B4B"/>
    <w:rsid w:val="00093C6B"/>
    <w:rsid w:val="00094673"/>
    <w:rsid w:val="000949E3"/>
    <w:rsid w:val="000949F5"/>
    <w:rsid w:val="00094DD7"/>
    <w:rsid w:val="00095BBB"/>
    <w:rsid w:val="00096273"/>
    <w:rsid w:val="0009689B"/>
    <w:rsid w:val="00097237"/>
    <w:rsid w:val="0009792D"/>
    <w:rsid w:val="00097A50"/>
    <w:rsid w:val="000A01C7"/>
    <w:rsid w:val="000A0CC5"/>
    <w:rsid w:val="000A0D60"/>
    <w:rsid w:val="000A0DEF"/>
    <w:rsid w:val="000A0FE0"/>
    <w:rsid w:val="000A1820"/>
    <w:rsid w:val="000A2792"/>
    <w:rsid w:val="000A282F"/>
    <w:rsid w:val="000A29DE"/>
    <w:rsid w:val="000A2FC2"/>
    <w:rsid w:val="000A30B7"/>
    <w:rsid w:val="000A3492"/>
    <w:rsid w:val="000A3E31"/>
    <w:rsid w:val="000A503F"/>
    <w:rsid w:val="000A527C"/>
    <w:rsid w:val="000A5389"/>
    <w:rsid w:val="000A5D0B"/>
    <w:rsid w:val="000A6938"/>
    <w:rsid w:val="000A6E61"/>
    <w:rsid w:val="000A71BF"/>
    <w:rsid w:val="000A7763"/>
    <w:rsid w:val="000A7DE8"/>
    <w:rsid w:val="000B0A23"/>
    <w:rsid w:val="000B0A3A"/>
    <w:rsid w:val="000B0F4D"/>
    <w:rsid w:val="000B20AB"/>
    <w:rsid w:val="000B22D8"/>
    <w:rsid w:val="000B25E9"/>
    <w:rsid w:val="000B2DFB"/>
    <w:rsid w:val="000B333B"/>
    <w:rsid w:val="000B3453"/>
    <w:rsid w:val="000B383C"/>
    <w:rsid w:val="000B3CA6"/>
    <w:rsid w:val="000B4219"/>
    <w:rsid w:val="000B4456"/>
    <w:rsid w:val="000B48BD"/>
    <w:rsid w:val="000B4E35"/>
    <w:rsid w:val="000B6029"/>
    <w:rsid w:val="000B632D"/>
    <w:rsid w:val="000B6773"/>
    <w:rsid w:val="000B684E"/>
    <w:rsid w:val="000B6AB9"/>
    <w:rsid w:val="000B6C3B"/>
    <w:rsid w:val="000B7060"/>
    <w:rsid w:val="000B761D"/>
    <w:rsid w:val="000C0415"/>
    <w:rsid w:val="000C0D22"/>
    <w:rsid w:val="000C0D4D"/>
    <w:rsid w:val="000C0E28"/>
    <w:rsid w:val="000C1268"/>
    <w:rsid w:val="000C1808"/>
    <w:rsid w:val="000C23F3"/>
    <w:rsid w:val="000C2FD2"/>
    <w:rsid w:val="000C3448"/>
    <w:rsid w:val="000C3A02"/>
    <w:rsid w:val="000C3D9C"/>
    <w:rsid w:val="000C421D"/>
    <w:rsid w:val="000C47BD"/>
    <w:rsid w:val="000C4809"/>
    <w:rsid w:val="000C4BE9"/>
    <w:rsid w:val="000C4F4E"/>
    <w:rsid w:val="000C55CC"/>
    <w:rsid w:val="000C5B00"/>
    <w:rsid w:val="000C5B2F"/>
    <w:rsid w:val="000C5DE2"/>
    <w:rsid w:val="000C6CA6"/>
    <w:rsid w:val="000C74B8"/>
    <w:rsid w:val="000C7AFB"/>
    <w:rsid w:val="000C7B9A"/>
    <w:rsid w:val="000D01E8"/>
    <w:rsid w:val="000D0563"/>
    <w:rsid w:val="000D0645"/>
    <w:rsid w:val="000D0E36"/>
    <w:rsid w:val="000D0E67"/>
    <w:rsid w:val="000D0F71"/>
    <w:rsid w:val="000D1435"/>
    <w:rsid w:val="000D15D9"/>
    <w:rsid w:val="000D190F"/>
    <w:rsid w:val="000D2133"/>
    <w:rsid w:val="000D275D"/>
    <w:rsid w:val="000D2878"/>
    <w:rsid w:val="000D3584"/>
    <w:rsid w:val="000D3835"/>
    <w:rsid w:val="000D3A89"/>
    <w:rsid w:val="000D3D9E"/>
    <w:rsid w:val="000D5AAB"/>
    <w:rsid w:val="000D5F66"/>
    <w:rsid w:val="000D631C"/>
    <w:rsid w:val="000D6CDB"/>
    <w:rsid w:val="000D716C"/>
    <w:rsid w:val="000D7A55"/>
    <w:rsid w:val="000E00D4"/>
    <w:rsid w:val="000E0417"/>
    <w:rsid w:val="000E0F3E"/>
    <w:rsid w:val="000E0FED"/>
    <w:rsid w:val="000E138F"/>
    <w:rsid w:val="000E1432"/>
    <w:rsid w:val="000E1A5F"/>
    <w:rsid w:val="000E1B74"/>
    <w:rsid w:val="000E1EDE"/>
    <w:rsid w:val="000E21B1"/>
    <w:rsid w:val="000E2394"/>
    <w:rsid w:val="000E2BA5"/>
    <w:rsid w:val="000E2EDD"/>
    <w:rsid w:val="000E3149"/>
    <w:rsid w:val="000E372C"/>
    <w:rsid w:val="000E38C3"/>
    <w:rsid w:val="000E4468"/>
    <w:rsid w:val="000E4697"/>
    <w:rsid w:val="000E4910"/>
    <w:rsid w:val="000E4E6B"/>
    <w:rsid w:val="000E5C60"/>
    <w:rsid w:val="000E6C01"/>
    <w:rsid w:val="000E7060"/>
    <w:rsid w:val="000F0671"/>
    <w:rsid w:val="000F07B3"/>
    <w:rsid w:val="000F0BAA"/>
    <w:rsid w:val="000F1176"/>
    <w:rsid w:val="000F1DBE"/>
    <w:rsid w:val="000F2C97"/>
    <w:rsid w:val="000F349D"/>
    <w:rsid w:val="000F37D7"/>
    <w:rsid w:val="000F3897"/>
    <w:rsid w:val="000F3DCF"/>
    <w:rsid w:val="000F4284"/>
    <w:rsid w:val="000F4546"/>
    <w:rsid w:val="000F468B"/>
    <w:rsid w:val="000F46A6"/>
    <w:rsid w:val="000F4758"/>
    <w:rsid w:val="000F4B96"/>
    <w:rsid w:val="000F605F"/>
    <w:rsid w:val="000F6381"/>
    <w:rsid w:val="000F654D"/>
    <w:rsid w:val="000F678E"/>
    <w:rsid w:val="000F6B43"/>
    <w:rsid w:val="000F7265"/>
    <w:rsid w:val="000F76D8"/>
    <w:rsid w:val="000F7A8E"/>
    <w:rsid w:val="000F7B36"/>
    <w:rsid w:val="00100047"/>
    <w:rsid w:val="00101662"/>
    <w:rsid w:val="00101885"/>
    <w:rsid w:val="00101CA5"/>
    <w:rsid w:val="00101D88"/>
    <w:rsid w:val="001034AB"/>
    <w:rsid w:val="00104A0D"/>
    <w:rsid w:val="00105522"/>
    <w:rsid w:val="0010554A"/>
    <w:rsid w:val="00105A32"/>
    <w:rsid w:val="00106D8D"/>
    <w:rsid w:val="00110DCD"/>
    <w:rsid w:val="00110E3B"/>
    <w:rsid w:val="00110F72"/>
    <w:rsid w:val="00111602"/>
    <w:rsid w:val="001128E8"/>
    <w:rsid w:val="001135EE"/>
    <w:rsid w:val="00113889"/>
    <w:rsid w:val="00113AAD"/>
    <w:rsid w:val="00113D7B"/>
    <w:rsid w:val="0011447B"/>
    <w:rsid w:val="001145BA"/>
    <w:rsid w:val="00114757"/>
    <w:rsid w:val="001150C8"/>
    <w:rsid w:val="00115A10"/>
    <w:rsid w:val="00115DB1"/>
    <w:rsid w:val="00116455"/>
    <w:rsid w:val="0011671C"/>
    <w:rsid w:val="00120296"/>
    <w:rsid w:val="00120A7C"/>
    <w:rsid w:val="001212F6"/>
    <w:rsid w:val="00121495"/>
    <w:rsid w:val="0012156A"/>
    <w:rsid w:val="001220A4"/>
    <w:rsid w:val="001221A3"/>
    <w:rsid w:val="001234F3"/>
    <w:rsid w:val="00123ECD"/>
    <w:rsid w:val="00124E72"/>
    <w:rsid w:val="001257F9"/>
    <w:rsid w:val="00125991"/>
    <w:rsid w:val="00125AC2"/>
    <w:rsid w:val="0012631F"/>
    <w:rsid w:val="0012632C"/>
    <w:rsid w:val="0012661E"/>
    <w:rsid w:val="0012715B"/>
    <w:rsid w:val="00127897"/>
    <w:rsid w:val="001278BC"/>
    <w:rsid w:val="00127B47"/>
    <w:rsid w:val="00130055"/>
    <w:rsid w:val="0013020E"/>
    <w:rsid w:val="00130DED"/>
    <w:rsid w:val="00130F0C"/>
    <w:rsid w:val="0013198F"/>
    <w:rsid w:val="00131B16"/>
    <w:rsid w:val="00133270"/>
    <w:rsid w:val="00133DD9"/>
    <w:rsid w:val="00134419"/>
    <w:rsid w:val="0013444F"/>
    <w:rsid w:val="001345BF"/>
    <w:rsid w:val="00134C33"/>
    <w:rsid w:val="00134E33"/>
    <w:rsid w:val="001358E2"/>
    <w:rsid w:val="0013614F"/>
    <w:rsid w:val="00137023"/>
    <w:rsid w:val="0013765D"/>
    <w:rsid w:val="0014110A"/>
    <w:rsid w:val="001416B4"/>
    <w:rsid w:val="00141A44"/>
    <w:rsid w:val="00141DAA"/>
    <w:rsid w:val="00141EEB"/>
    <w:rsid w:val="0014203A"/>
    <w:rsid w:val="00142178"/>
    <w:rsid w:val="00142670"/>
    <w:rsid w:val="00142DFF"/>
    <w:rsid w:val="0014360A"/>
    <w:rsid w:val="00143DB4"/>
    <w:rsid w:val="00143E0D"/>
    <w:rsid w:val="00143E5A"/>
    <w:rsid w:val="00143F43"/>
    <w:rsid w:val="0014419A"/>
    <w:rsid w:val="0014458D"/>
    <w:rsid w:val="001446C0"/>
    <w:rsid w:val="00144816"/>
    <w:rsid w:val="001448F5"/>
    <w:rsid w:val="0014492A"/>
    <w:rsid w:val="00146174"/>
    <w:rsid w:val="00146BFA"/>
    <w:rsid w:val="00147B5B"/>
    <w:rsid w:val="00151B61"/>
    <w:rsid w:val="00151B6B"/>
    <w:rsid w:val="00151B77"/>
    <w:rsid w:val="001522DE"/>
    <w:rsid w:val="001528B7"/>
    <w:rsid w:val="00152D98"/>
    <w:rsid w:val="001530B6"/>
    <w:rsid w:val="00153D2F"/>
    <w:rsid w:val="00153F49"/>
    <w:rsid w:val="0015553F"/>
    <w:rsid w:val="00155550"/>
    <w:rsid w:val="00155950"/>
    <w:rsid w:val="00155BD2"/>
    <w:rsid w:val="00155D55"/>
    <w:rsid w:val="00156509"/>
    <w:rsid w:val="0015653F"/>
    <w:rsid w:val="001565E3"/>
    <w:rsid w:val="0015712E"/>
    <w:rsid w:val="00157138"/>
    <w:rsid w:val="00157701"/>
    <w:rsid w:val="001603A5"/>
    <w:rsid w:val="00160D87"/>
    <w:rsid w:val="00160E5F"/>
    <w:rsid w:val="0016279A"/>
    <w:rsid w:val="001627B3"/>
    <w:rsid w:val="00163035"/>
    <w:rsid w:val="0016314C"/>
    <w:rsid w:val="001631ED"/>
    <w:rsid w:val="0016352E"/>
    <w:rsid w:val="001639F2"/>
    <w:rsid w:val="00163A1F"/>
    <w:rsid w:val="00164504"/>
    <w:rsid w:val="00164543"/>
    <w:rsid w:val="001649B3"/>
    <w:rsid w:val="001652B7"/>
    <w:rsid w:val="00165797"/>
    <w:rsid w:val="00165D37"/>
    <w:rsid w:val="001661E8"/>
    <w:rsid w:val="001664B4"/>
    <w:rsid w:val="00166608"/>
    <w:rsid w:val="001667FB"/>
    <w:rsid w:val="00167B74"/>
    <w:rsid w:val="00167EF9"/>
    <w:rsid w:val="00170591"/>
    <w:rsid w:val="00170C5C"/>
    <w:rsid w:val="00171196"/>
    <w:rsid w:val="0017132F"/>
    <w:rsid w:val="0017143E"/>
    <w:rsid w:val="00171B88"/>
    <w:rsid w:val="00171F67"/>
    <w:rsid w:val="001724DD"/>
    <w:rsid w:val="00172A2C"/>
    <w:rsid w:val="00172A7C"/>
    <w:rsid w:val="00172B65"/>
    <w:rsid w:val="00172BE7"/>
    <w:rsid w:val="00173283"/>
    <w:rsid w:val="00174B26"/>
    <w:rsid w:val="00174E69"/>
    <w:rsid w:val="00175B09"/>
    <w:rsid w:val="00175F4B"/>
    <w:rsid w:val="00176549"/>
    <w:rsid w:val="001806DA"/>
    <w:rsid w:val="00182541"/>
    <w:rsid w:val="00182D8C"/>
    <w:rsid w:val="00183417"/>
    <w:rsid w:val="00183E41"/>
    <w:rsid w:val="00183EA2"/>
    <w:rsid w:val="00184821"/>
    <w:rsid w:val="00184D3D"/>
    <w:rsid w:val="0018537B"/>
    <w:rsid w:val="0018591F"/>
    <w:rsid w:val="001863DA"/>
    <w:rsid w:val="001863F6"/>
    <w:rsid w:val="0018659F"/>
    <w:rsid w:val="00186E39"/>
    <w:rsid w:val="00187817"/>
    <w:rsid w:val="001879D4"/>
    <w:rsid w:val="00187C2D"/>
    <w:rsid w:val="00187EDD"/>
    <w:rsid w:val="00187F50"/>
    <w:rsid w:val="00190122"/>
    <w:rsid w:val="00190C0C"/>
    <w:rsid w:val="001916B9"/>
    <w:rsid w:val="001922A8"/>
    <w:rsid w:val="001933CE"/>
    <w:rsid w:val="0019350E"/>
    <w:rsid w:val="0019430B"/>
    <w:rsid w:val="00194879"/>
    <w:rsid w:val="00194946"/>
    <w:rsid w:val="00194A3C"/>
    <w:rsid w:val="00194E7E"/>
    <w:rsid w:val="00195386"/>
    <w:rsid w:val="0019566D"/>
    <w:rsid w:val="00196928"/>
    <w:rsid w:val="001A03B9"/>
    <w:rsid w:val="001A0795"/>
    <w:rsid w:val="001A0BA1"/>
    <w:rsid w:val="001A0F58"/>
    <w:rsid w:val="001A1FA7"/>
    <w:rsid w:val="001A1FFD"/>
    <w:rsid w:val="001A25A3"/>
    <w:rsid w:val="001A360D"/>
    <w:rsid w:val="001A45AC"/>
    <w:rsid w:val="001A495F"/>
    <w:rsid w:val="001A54B6"/>
    <w:rsid w:val="001A590C"/>
    <w:rsid w:val="001A6388"/>
    <w:rsid w:val="001A6511"/>
    <w:rsid w:val="001A7063"/>
    <w:rsid w:val="001A7C20"/>
    <w:rsid w:val="001A7D67"/>
    <w:rsid w:val="001B09E8"/>
    <w:rsid w:val="001B1166"/>
    <w:rsid w:val="001B22E5"/>
    <w:rsid w:val="001B2A41"/>
    <w:rsid w:val="001B39C9"/>
    <w:rsid w:val="001B3B27"/>
    <w:rsid w:val="001B3C55"/>
    <w:rsid w:val="001B3D92"/>
    <w:rsid w:val="001B45B4"/>
    <w:rsid w:val="001B5015"/>
    <w:rsid w:val="001B50BD"/>
    <w:rsid w:val="001B55E1"/>
    <w:rsid w:val="001B5BDF"/>
    <w:rsid w:val="001B6B13"/>
    <w:rsid w:val="001B6C60"/>
    <w:rsid w:val="001B6E92"/>
    <w:rsid w:val="001B71E6"/>
    <w:rsid w:val="001B721F"/>
    <w:rsid w:val="001B75A6"/>
    <w:rsid w:val="001B7FD6"/>
    <w:rsid w:val="001C0297"/>
    <w:rsid w:val="001C0DC2"/>
    <w:rsid w:val="001C23EB"/>
    <w:rsid w:val="001C290B"/>
    <w:rsid w:val="001C2955"/>
    <w:rsid w:val="001C2F9E"/>
    <w:rsid w:val="001C3B06"/>
    <w:rsid w:val="001C481E"/>
    <w:rsid w:val="001C58F2"/>
    <w:rsid w:val="001C59ED"/>
    <w:rsid w:val="001C6DA9"/>
    <w:rsid w:val="001C747A"/>
    <w:rsid w:val="001C75CF"/>
    <w:rsid w:val="001C7E5D"/>
    <w:rsid w:val="001D01EE"/>
    <w:rsid w:val="001D0BAD"/>
    <w:rsid w:val="001D0FCB"/>
    <w:rsid w:val="001D1150"/>
    <w:rsid w:val="001D11AD"/>
    <w:rsid w:val="001D143A"/>
    <w:rsid w:val="001D1BD3"/>
    <w:rsid w:val="001D2209"/>
    <w:rsid w:val="001D241E"/>
    <w:rsid w:val="001D3AD2"/>
    <w:rsid w:val="001D3B3C"/>
    <w:rsid w:val="001D3DB3"/>
    <w:rsid w:val="001D3F5B"/>
    <w:rsid w:val="001D4205"/>
    <w:rsid w:val="001D494D"/>
    <w:rsid w:val="001D5400"/>
    <w:rsid w:val="001D541D"/>
    <w:rsid w:val="001D557E"/>
    <w:rsid w:val="001D5B78"/>
    <w:rsid w:val="001D6D65"/>
    <w:rsid w:val="001D6F64"/>
    <w:rsid w:val="001D76FC"/>
    <w:rsid w:val="001D7A06"/>
    <w:rsid w:val="001D7A1C"/>
    <w:rsid w:val="001E0364"/>
    <w:rsid w:val="001E0D52"/>
    <w:rsid w:val="001E0DDF"/>
    <w:rsid w:val="001E1040"/>
    <w:rsid w:val="001E1A61"/>
    <w:rsid w:val="001E1D61"/>
    <w:rsid w:val="001E1E1F"/>
    <w:rsid w:val="001E3540"/>
    <w:rsid w:val="001E35AD"/>
    <w:rsid w:val="001E3741"/>
    <w:rsid w:val="001E3BED"/>
    <w:rsid w:val="001E3F3E"/>
    <w:rsid w:val="001E4F49"/>
    <w:rsid w:val="001E4F6D"/>
    <w:rsid w:val="001E52AF"/>
    <w:rsid w:val="001E54C8"/>
    <w:rsid w:val="001E590B"/>
    <w:rsid w:val="001E59A1"/>
    <w:rsid w:val="001E5C8B"/>
    <w:rsid w:val="001E5D51"/>
    <w:rsid w:val="001E5EDD"/>
    <w:rsid w:val="001E60E7"/>
    <w:rsid w:val="001E60EC"/>
    <w:rsid w:val="001E65A9"/>
    <w:rsid w:val="001E6C35"/>
    <w:rsid w:val="001E6D4C"/>
    <w:rsid w:val="001E76A2"/>
    <w:rsid w:val="001E793C"/>
    <w:rsid w:val="001E79B7"/>
    <w:rsid w:val="001F066C"/>
    <w:rsid w:val="001F0F76"/>
    <w:rsid w:val="001F1225"/>
    <w:rsid w:val="001F1E81"/>
    <w:rsid w:val="001F24C5"/>
    <w:rsid w:val="001F2E98"/>
    <w:rsid w:val="001F3093"/>
    <w:rsid w:val="001F3C0E"/>
    <w:rsid w:val="001F434B"/>
    <w:rsid w:val="001F49B9"/>
    <w:rsid w:val="001F5F8A"/>
    <w:rsid w:val="00200981"/>
    <w:rsid w:val="0020152D"/>
    <w:rsid w:val="00201532"/>
    <w:rsid w:val="00202D0E"/>
    <w:rsid w:val="0020314D"/>
    <w:rsid w:val="002037E5"/>
    <w:rsid w:val="0020392E"/>
    <w:rsid w:val="00203961"/>
    <w:rsid w:val="00203D0D"/>
    <w:rsid w:val="00203F7E"/>
    <w:rsid w:val="0020464E"/>
    <w:rsid w:val="00204F13"/>
    <w:rsid w:val="00205005"/>
    <w:rsid w:val="00205051"/>
    <w:rsid w:val="00205735"/>
    <w:rsid w:val="00206581"/>
    <w:rsid w:val="00207779"/>
    <w:rsid w:val="00207FB1"/>
    <w:rsid w:val="00210F62"/>
    <w:rsid w:val="00211041"/>
    <w:rsid w:val="00211332"/>
    <w:rsid w:val="0021210C"/>
    <w:rsid w:val="00212834"/>
    <w:rsid w:val="00212CE2"/>
    <w:rsid w:val="00213A04"/>
    <w:rsid w:val="00213B73"/>
    <w:rsid w:val="002145CA"/>
    <w:rsid w:val="00214841"/>
    <w:rsid w:val="00214922"/>
    <w:rsid w:val="00214A90"/>
    <w:rsid w:val="00214BB7"/>
    <w:rsid w:val="002152E8"/>
    <w:rsid w:val="00215558"/>
    <w:rsid w:val="0021555D"/>
    <w:rsid w:val="00215B05"/>
    <w:rsid w:val="00216AF1"/>
    <w:rsid w:val="00217A23"/>
    <w:rsid w:val="00217DB7"/>
    <w:rsid w:val="0022051F"/>
    <w:rsid w:val="002208BC"/>
    <w:rsid w:val="00220AFC"/>
    <w:rsid w:val="00220E7B"/>
    <w:rsid w:val="00221A51"/>
    <w:rsid w:val="00221AA0"/>
    <w:rsid w:val="00221E89"/>
    <w:rsid w:val="0022237E"/>
    <w:rsid w:val="00222521"/>
    <w:rsid w:val="002225BD"/>
    <w:rsid w:val="00222B0F"/>
    <w:rsid w:val="00222E0D"/>
    <w:rsid w:val="00223981"/>
    <w:rsid w:val="002239C1"/>
    <w:rsid w:val="00223F66"/>
    <w:rsid w:val="002243A1"/>
    <w:rsid w:val="00224824"/>
    <w:rsid w:val="00224B07"/>
    <w:rsid w:val="00224C03"/>
    <w:rsid w:val="00225226"/>
    <w:rsid w:val="0022570F"/>
    <w:rsid w:val="0022603F"/>
    <w:rsid w:val="002261DF"/>
    <w:rsid w:val="00226366"/>
    <w:rsid w:val="002264DF"/>
    <w:rsid w:val="00226918"/>
    <w:rsid w:val="00226EDB"/>
    <w:rsid w:val="002276B7"/>
    <w:rsid w:val="00230BAF"/>
    <w:rsid w:val="00230E7C"/>
    <w:rsid w:val="002312B8"/>
    <w:rsid w:val="002318D6"/>
    <w:rsid w:val="00231D8B"/>
    <w:rsid w:val="00233CE3"/>
    <w:rsid w:val="00233DFD"/>
    <w:rsid w:val="0023495E"/>
    <w:rsid w:val="0023584D"/>
    <w:rsid w:val="002366D3"/>
    <w:rsid w:val="00236AC3"/>
    <w:rsid w:val="0023754F"/>
    <w:rsid w:val="00237A70"/>
    <w:rsid w:val="00237FC1"/>
    <w:rsid w:val="00240FBA"/>
    <w:rsid w:val="00241956"/>
    <w:rsid w:val="00241D5B"/>
    <w:rsid w:val="00241F47"/>
    <w:rsid w:val="00241F99"/>
    <w:rsid w:val="00242C46"/>
    <w:rsid w:val="00243877"/>
    <w:rsid w:val="00243FAC"/>
    <w:rsid w:val="0024470D"/>
    <w:rsid w:val="0024553C"/>
    <w:rsid w:val="00245A0E"/>
    <w:rsid w:val="00245D2A"/>
    <w:rsid w:val="00245FEF"/>
    <w:rsid w:val="00246094"/>
    <w:rsid w:val="0024670E"/>
    <w:rsid w:val="002467A5"/>
    <w:rsid w:val="00246867"/>
    <w:rsid w:val="00246A98"/>
    <w:rsid w:val="00246B21"/>
    <w:rsid w:val="00246E24"/>
    <w:rsid w:val="0024708D"/>
    <w:rsid w:val="00250673"/>
    <w:rsid w:val="00250943"/>
    <w:rsid w:val="00250AD4"/>
    <w:rsid w:val="00250AD9"/>
    <w:rsid w:val="002515F5"/>
    <w:rsid w:val="00251714"/>
    <w:rsid w:val="00252B73"/>
    <w:rsid w:val="00252C0F"/>
    <w:rsid w:val="0025325C"/>
    <w:rsid w:val="00253338"/>
    <w:rsid w:val="0025360E"/>
    <w:rsid w:val="00253695"/>
    <w:rsid w:val="00253804"/>
    <w:rsid w:val="0025426D"/>
    <w:rsid w:val="00254ADB"/>
    <w:rsid w:val="00255F7B"/>
    <w:rsid w:val="0025601E"/>
    <w:rsid w:val="00256536"/>
    <w:rsid w:val="00257CBE"/>
    <w:rsid w:val="00257E27"/>
    <w:rsid w:val="002603A7"/>
    <w:rsid w:val="002614C9"/>
    <w:rsid w:val="002616F1"/>
    <w:rsid w:val="0026183F"/>
    <w:rsid w:val="00262051"/>
    <w:rsid w:val="002620DC"/>
    <w:rsid w:val="00262611"/>
    <w:rsid w:val="0026284C"/>
    <w:rsid w:val="00263067"/>
    <w:rsid w:val="002633C9"/>
    <w:rsid w:val="00263492"/>
    <w:rsid w:val="00263627"/>
    <w:rsid w:val="00263BF1"/>
    <w:rsid w:val="0026416D"/>
    <w:rsid w:val="00264485"/>
    <w:rsid w:val="002644BF"/>
    <w:rsid w:val="00264A99"/>
    <w:rsid w:val="00265E56"/>
    <w:rsid w:val="00266127"/>
    <w:rsid w:val="00266C3A"/>
    <w:rsid w:val="00266F16"/>
    <w:rsid w:val="0026704E"/>
    <w:rsid w:val="00267214"/>
    <w:rsid w:val="0026774F"/>
    <w:rsid w:val="00267D76"/>
    <w:rsid w:val="00267FEB"/>
    <w:rsid w:val="00270499"/>
    <w:rsid w:val="00270B52"/>
    <w:rsid w:val="002710BA"/>
    <w:rsid w:val="00271948"/>
    <w:rsid w:val="00271D47"/>
    <w:rsid w:val="0027277C"/>
    <w:rsid w:val="00272A6E"/>
    <w:rsid w:val="00272CDE"/>
    <w:rsid w:val="00272E8A"/>
    <w:rsid w:val="002733B0"/>
    <w:rsid w:val="00274006"/>
    <w:rsid w:val="002746D3"/>
    <w:rsid w:val="00274D6C"/>
    <w:rsid w:val="00275A7F"/>
    <w:rsid w:val="0027623E"/>
    <w:rsid w:val="002767F3"/>
    <w:rsid w:val="00277315"/>
    <w:rsid w:val="00277491"/>
    <w:rsid w:val="0027752C"/>
    <w:rsid w:val="00277B07"/>
    <w:rsid w:val="002803B0"/>
    <w:rsid w:val="002806CD"/>
    <w:rsid w:val="00280D50"/>
    <w:rsid w:val="00281590"/>
    <w:rsid w:val="002818A8"/>
    <w:rsid w:val="0028219F"/>
    <w:rsid w:val="00282406"/>
    <w:rsid w:val="00282C65"/>
    <w:rsid w:val="00282FD7"/>
    <w:rsid w:val="0028329D"/>
    <w:rsid w:val="00283694"/>
    <w:rsid w:val="00283C40"/>
    <w:rsid w:val="002844B8"/>
    <w:rsid w:val="002847AC"/>
    <w:rsid w:val="00285AF6"/>
    <w:rsid w:val="00285B4F"/>
    <w:rsid w:val="00285EE2"/>
    <w:rsid w:val="0028628C"/>
    <w:rsid w:val="002866F1"/>
    <w:rsid w:val="0028769E"/>
    <w:rsid w:val="00287D26"/>
    <w:rsid w:val="002900F0"/>
    <w:rsid w:val="00290B46"/>
    <w:rsid w:val="00291487"/>
    <w:rsid w:val="00292524"/>
    <w:rsid w:val="002928CB"/>
    <w:rsid w:val="0029295D"/>
    <w:rsid w:val="00292A60"/>
    <w:rsid w:val="00292A70"/>
    <w:rsid w:val="00292B2B"/>
    <w:rsid w:val="00292C01"/>
    <w:rsid w:val="00293962"/>
    <w:rsid w:val="00293CEB"/>
    <w:rsid w:val="00293D0C"/>
    <w:rsid w:val="00293F61"/>
    <w:rsid w:val="00294321"/>
    <w:rsid w:val="002948C1"/>
    <w:rsid w:val="0029575B"/>
    <w:rsid w:val="0029577F"/>
    <w:rsid w:val="00295D21"/>
    <w:rsid w:val="00296165"/>
    <w:rsid w:val="0029616D"/>
    <w:rsid w:val="002970A2"/>
    <w:rsid w:val="00297616"/>
    <w:rsid w:val="00297AC2"/>
    <w:rsid w:val="00297B41"/>
    <w:rsid w:val="00297D20"/>
    <w:rsid w:val="00297DDA"/>
    <w:rsid w:val="002A0259"/>
    <w:rsid w:val="002A07BA"/>
    <w:rsid w:val="002A1BAB"/>
    <w:rsid w:val="002A1DCA"/>
    <w:rsid w:val="002A3272"/>
    <w:rsid w:val="002A35EC"/>
    <w:rsid w:val="002A3C4D"/>
    <w:rsid w:val="002A437E"/>
    <w:rsid w:val="002A447D"/>
    <w:rsid w:val="002A4BDD"/>
    <w:rsid w:val="002A4E23"/>
    <w:rsid w:val="002A624C"/>
    <w:rsid w:val="002A73E2"/>
    <w:rsid w:val="002A764C"/>
    <w:rsid w:val="002A7C46"/>
    <w:rsid w:val="002A7F7A"/>
    <w:rsid w:val="002B137D"/>
    <w:rsid w:val="002B17D7"/>
    <w:rsid w:val="002B186A"/>
    <w:rsid w:val="002B1B1E"/>
    <w:rsid w:val="002B2007"/>
    <w:rsid w:val="002B2A50"/>
    <w:rsid w:val="002B2D57"/>
    <w:rsid w:val="002B3198"/>
    <w:rsid w:val="002B4345"/>
    <w:rsid w:val="002B4768"/>
    <w:rsid w:val="002B537F"/>
    <w:rsid w:val="002B5D0E"/>
    <w:rsid w:val="002B5FE6"/>
    <w:rsid w:val="002B76C9"/>
    <w:rsid w:val="002B7A3A"/>
    <w:rsid w:val="002B7A7A"/>
    <w:rsid w:val="002B7C5C"/>
    <w:rsid w:val="002C01DC"/>
    <w:rsid w:val="002C0ACD"/>
    <w:rsid w:val="002C0CF2"/>
    <w:rsid w:val="002C15BD"/>
    <w:rsid w:val="002C22D4"/>
    <w:rsid w:val="002C255B"/>
    <w:rsid w:val="002C2796"/>
    <w:rsid w:val="002C2DCE"/>
    <w:rsid w:val="002C3783"/>
    <w:rsid w:val="002C380D"/>
    <w:rsid w:val="002C3CF4"/>
    <w:rsid w:val="002C3FAF"/>
    <w:rsid w:val="002C4171"/>
    <w:rsid w:val="002C41F6"/>
    <w:rsid w:val="002C427A"/>
    <w:rsid w:val="002C43A4"/>
    <w:rsid w:val="002C447A"/>
    <w:rsid w:val="002C462A"/>
    <w:rsid w:val="002C4F42"/>
    <w:rsid w:val="002C4FF5"/>
    <w:rsid w:val="002C5208"/>
    <w:rsid w:val="002C535A"/>
    <w:rsid w:val="002C55C8"/>
    <w:rsid w:val="002C5653"/>
    <w:rsid w:val="002C623F"/>
    <w:rsid w:val="002C67E5"/>
    <w:rsid w:val="002C6D4A"/>
    <w:rsid w:val="002C6EB6"/>
    <w:rsid w:val="002C7F27"/>
    <w:rsid w:val="002C7F2B"/>
    <w:rsid w:val="002C7FC2"/>
    <w:rsid w:val="002D0672"/>
    <w:rsid w:val="002D0754"/>
    <w:rsid w:val="002D07BD"/>
    <w:rsid w:val="002D0F78"/>
    <w:rsid w:val="002D1159"/>
    <w:rsid w:val="002D12D6"/>
    <w:rsid w:val="002D12EA"/>
    <w:rsid w:val="002D1CDB"/>
    <w:rsid w:val="002D204F"/>
    <w:rsid w:val="002D2EDC"/>
    <w:rsid w:val="002D3031"/>
    <w:rsid w:val="002D31BC"/>
    <w:rsid w:val="002D3931"/>
    <w:rsid w:val="002D4200"/>
    <w:rsid w:val="002D426B"/>
    <w:rsid w:val="002D498A"/>
    <w:rsid w:val="002D5009"/>
    <w:rsid w:val="002D551D"/>
    <w:rsid w:val="002D5B63"/>
    <w:rsid w:val="002D5C39"/>
    <w:rsid w:val="002D7178"/>
    <w:rsid w:val="002D7572"/>
    <w:rsid w:val="002E03D2"/>
    <w:rsid w:val="002E2826"/>
    <w:rsid w:val="002E2B9F"/>
    <w:rsid w:val="002E2BF0"/>
    <w:rsid w:val="002E2D42"/>
    <w:rsid w:val="002E504C"/>
    <w:rsid w:val="002E5199"/>
    <w:rsid w:val="002E556F"/>
    <w:rsid w:val="002E5F13"/>
    <w:rsid w:val="002E65E2"/>
    <w:rsid w:val="002E68DA"/>
    <w:rsid w:val="002E6B2B"/>
    <w:rsid w:val="002E6CC8"/>
    <w:rsid w:val="002E6FC8"/>
    <w:rsid w:val="002E7272"/>
    <w:rsid w:val="002F05E6"/>
    <w:rsid w:val="002F1C5B"/>
    <w:rsid w:val="002F27ED"/>
    <w:rsid w:val="002F366C"/>
    <w:rsid w:val="002F3953"/>
    <w:rsid w:val="002F3FD7"/>
    <w:rsid w:val="002F44F2"/>
    <w:rsid w:val="002F45D3"/>
    <w:rsid w:val="002F4C6C"/>
    <w:rsid w:val="002F5963"/>
    <w:rsid w:val="002F5B68"/>
    <w:rsid w:val="002F60A6"/>
    <w:rsid w:val="002F7644"/>
    <w:rsid w:val="003005FB"/>
    <w:rsid w:val="00300E9E"/>
    <w:rsid w:val="00301770"/>
    <w:rsid w:val="00301DC8"/>
    <w:rsid w:val="0030202C"/>
    <w:rsid w:val="00302B85"/>
    <w:rsid w:val="00302D60"/>
    <w:rsid w:val="00302EEF"/>
    <w:rsid w:val="003043C3"/>
    <w:rsid w:val="00305606"/>
    <w:rsid w:val="00306246"/>
    <w:rsid w:val="003064AB"/>
    <w:rsid w:val="00306A11"/>
    <w:rsid w:val="00306B36"/>
    <w:rsid w:val="00306B47"/>
    <w:rsid w:val="00307990"/>
    <w:rsid w:val="00310153"/>
    <w:rsid w:val="0031069F"/>
    <w:rsid w:val="00310732"/>
    <w:rsid w:val="0031174E"/>
    <w:rsid w:val="003119C4"/>
    <w:rsid w:val="00312122"/>
    <w:rsid w:val="0031249C"/>
    <w:rsid w:val="00312885"/>
    <w:rsid w:val="00313033"/>
    <w:rsid w:val="0031379E"/>
    <w:rsid w:val="00313DCA"/>
    <w:rsid w:val="00313F93"/>
    <w:rsid w:val="003140D5"/>
    <w:rsid w:val="00314AC2"/>
    <w:rsid w:val="003158E4"/>
    <w:rsid w:val="00315DEA"/>
    <w:rsid w:val="00316817"/>
    <w:rsid w:val="00316BF5"/>
    <w:rsid w:val="003178D4"/>
    <w:rsid w:val="0032024E"/>
    <w:rsid w:val="00320304"/>
    <w:rsid w:val="0032043E"/>
    <w:rsid w:val="003206CA"/>
    <w:rsid w:val="003210D4"/>
    <w:rsid w:val="00321183"/>
    <w:rsid w:val="003211A7"/>
    <w:rsid w:val="00321354"/>
    <w:rsid w:val="00321A97"/>
    <w:rsid w:val="00321F9F"/>
    <w:rsid w:val="0032221D"/>
    <w:rsid w:val="00322352"/>
    <w:rsid w:val="003226FB"/>
    <w:rsid w:val="003228E6"/>
    <w:rsid w:val="00323431"/>
    <w:rsid w:val="00323C45"/>
    <w:rsid w:val="003242B9"/>
    <w:rsid w:val="003245B5"/>
    <w:rsid w:val="003245C7"/>
    <w:rsid w:val="003246DE"/>
    <w:rsid w:val="0032488F"/>
    <w:rsid w:val="00324B00"/>
    <w:rsid w:val="00325D2B"/>
    <w:rsid w:val="003262C2"/>
    <w:rsid w:val="003264CC"/>
    <w:rsid w:val="00326913"/>
    <w:rsid w:val="00326D58"/>
    <w:rsid w:val="00327209"/>
    <w:rsid w:val="00330CA2"/>
    <w:rsid w:val="00330E72"/>
    <w:rsid w:val="00331011"/>
    <w:rsid w:val="0033128F"/>
    <w:rsid w:val="003326BA"/>
    <w:rsid w:val="003329A2"/>
    <w:rsid w:val="00332D07"/>
    <w:rsid w:val="00333B11"/>
    <w:rsid w:val="00334598"/>
    <w:rsid w:val="003346F0"/>
    <w:rsid w:val="00334752"/>
    <w:rsid w:val="00335931"/>
    <w:rsid w:val="003361DD"/>
    <w:rsid w:val="00336AF3"/>
    <w:rsid w:val="00337224"/>
    <w:rsid w:val="00337481"/>
    <w:rsid w:val="003374F8"/>
    <w:rsid w:val="00337715"/>
    <w:rsid w:val="0034004E"/>
    <w:rsid w:val="00340D16"/>
    <w:rsid w:val="0034105E"/>
    <w:rsid w:val="0034123D"/>
    <w:rsid w:val="00341D80"/>
    <w:rsid w:val="00342904"/>
    <w:rsid w:val="00342E27"/>
    <w:rsid w:val="003434E1"/>
    <w:rsid w:val="00343933"/>
    <w:rsid w:val="00343C5A"/>
    <w:rsid w:val="00343ED4"/>
    <w:rsid w:val="003444C9"/>
    <w:rsid w:val="00344C3B"/>
    <w:rsid w:val="003450A6"/>
    <w:rsid w:val="003457A4"/>
    <w:rsid w:val="00346E0A"/>
    <w:rsid w:val="00347059"/>
    <w:rsid w:val="003472A0"/>
    <w:rsid w:val="00347326"/>
    <w:rsid w:val="00347CB4"/>
    <w:rsid w:val="0035002D"/>
    <w:rsid w:val="003503A9"/>
    <w:rsid w:val="00350B70"/>
    <w:rsid w:val="00350E3E"/>
    <w:rsid w:val="003518B5"/>
    <w:rsid w:val="00351C22"/>
    <w:rsid w:val="00351FBE"/>
    <w:rsid w:val="00352513"/>
    <w:rsid w:val="003529E6"/>
    <w:rsid w:val="0035351E"/>
    <w:rsid w:val="00353B47"/>
    <w:rsid w:val="003541C8"/>
    <w:rsid w:val="003543DA"/>
    <w:rsid w:val="00354F35"/>
    <w:rsid w:val="003551DD"/>
    <w:rsid w:val="00355E55"/>
    <w:rsid w:val="00356526"/>
    <w:rsid w:val="00356FEE"/>
    <w:rsid w:val="00357FB8"/>
    <w:rsid w:val="003606EB"/>
    <w:rsid w:val="003610D6"/>
    <w:rsid w:val="003613B7"/>
    <w:rsid w:val="003613F9"/>
    <w:rsid w:val="0036161F"/>
    <w:rsid w:val="003617DC"/>
    <w:rsid w:val="00361849"/>
    <w:rsid w:val="00362003"/>
    <w:rsid w:val="003623C8"/>
    <w:rsid w:val="003630AD"/>
    <w:rsid w:val="003630AF"/>
    <w:rsid w:val="00363C9A"/>
    <w:rsid w:val="00364145"/>
    <w:rsid w:val="00364274"/>
    <w:rsid w:val="0036465B"/>
    <w:rsid w:val="0036470F"/>
    <w:rsid w:val="00365010"/>
    <w:rsid w:val="0036523A"/>
    <w:rsid w:val="0036539F"/>
    <w:rsid w:val="003654DE"/>
    <w:rsid w:val="00365817"/>
    <w:rsid w:val="00365B13"/>
    <w:rsid w:val="003660BE"/>
    <w:rsid w:val="003667F3"/>
    <w:rsid w:val="00366D0D"/>
    <w:rsid w:val="0036733B"/>
    <w:rsid w:val="00367D71"/>
    <w:rsid w:val="00370020"/>
    <w:rsid w:val="0037020E"/>
    <w:rsid w:val="00370303"/>
    <w:rsid w:val="00371E26"/>
    <w:rsid w:val="0037228F"/>
    <w:rsid w:val="00372CA1"/>
    <w:rsid w:val="00372CB2"/>
    <w:rsid w:val="00372CE3"/>
    <w:rsid w:val="00373626"/>
    <w:rsid w:val="00373FA4"/>
    <w:rsid w:val="00374140"/>
    <w:rsid w:val="0037452A"/>
    <w:rsid w:val="0037459B"/>
    <w:rsid w:val="00374685"/>
    <w:rsid w:val="0037497C"/>
    <w:rsid w:val="003750A4"/>
    <w:rsid w:val="00375257"/>
    <w:rsid w:val="003753E3"/>
    <w:rsid w:val="00375CA2"/>
    <w:rsid w:val="00376A82"/>
    <w:rsid w:val="00377511"/>
    <w:rsid w:val="0038015F"/>
    <w:rsid w:val="00380239"/>
    <w:rsid w:val="00380244"/>
    <w:rsid w:val="0038034A"/>
    <w:rsid w:val="003810C0"/>
    <w:rsid w:val="00381688"/>
    <w:rsid w:val="0038189D"/>
    <w:rsid w:val="00381E65"/>
    <w:rsid w:val="003821A1"/>
    <w:rsid w:val="003829A2"/>
    <w:rsid w:val="00382B93"/>
    <w:rsid w:val="00382E0D"/>
    <w:rsid w:val="00383BD7"/>
    <w:rsid w:val="00383D96"/>
    <w:rsid w:val="00383DD2"/>
    <w:rsid w:val="00384058"/>
    <w:rsid w:val="003842DE"/>
    <w:rsid w:val="00384358"/>
    <w:rsid w:val="00384ABB"/>
    <w:rsid w:val="00385D17"/>
    <w:rsid w:val="00385E62"/>
    <w:rsid w:val="0038617E"/>
    <w:rsid w:val="0038669B"/>
    <w:rsid w:val="003901C8"/>
    <w:rsid w:val="0039073D"/>
    <w:rsid w:val="003908BA"/>
    <w:rsid w:val="00390DCC"/>
    <w:rsid w:val="00391105"/>
    <w:rsid w:val="0039180D"/>
    <w:rsid w:val="00391DB9"/>
    <w:rsid w:val="00393334"/>
    <w:rsid w:val="00393E41"/>
    <w:rsid w:val="00394239"/>
    <w:rsid w:val="003942D1"/>
    <w:rsid w:val="003951D8"/>
    <w:rsid w:val="00395295"/>
    <w:rsid w:val="00395705"/>
    <w:rsid w:val="00395A22"/>
    <w:rsid w:val="00395D8B"/>
    <w:rsid w:val="003971DA"/>
    <w:rsid w:val="003977D7"/>
    <w:rsid w:val="003A14A9"/>
    <w:rsid w:val="003A14BA"/>
    <w:rsid w:val="003A1971"/>
    <w:rsid w:val="003A2554"/>
    <w:rsid w:val="003A2671"/>
    <w:rsid w:val="003A28CD"/>
    <w:rsid w:val="003A2C03"/>
    <w:rsid w:val="003A34B4"/>
    <w:rsid w:val="003A3B65"/>
    <w:rsid w:val="003A4E62"/>
    <w:rsid w:val="003A4E78"/>
    <w:rsid w:val="003A50BF"/>
    <w:rsid w:val="003A550D"/>
    <w:rsid w:val="003A5981"/>
    <w:rsid w:val="003A5EE0"/>
    <w:rsid w:val="003A61BF"/>
    <w:rsid w:val="003A63A9"/>
    <w:rsid w:val="003A6487"/>
    <w:rsid w:val="003A6ADF"/>
    <w:rsid w:val="003A6AFB"/>
    <w:rsid w:val="003A6DF7"/>
    <w:rsid w:val="003A70F3"/>
    <w:rsid w:val="003B002D"/>
    <w:rsid w:val="003B0213"/>
    <w:rsid w:val="003B0224"/>
    <w:rsid w:val="003B0C0B"/>
    <w:rsid w:val="003B0DD2"/>
    <w:rsid w:val="003B1254"/>
    <w:rsid w:val="003B23F5"/>
    <w:rsid w:val="003B273B"/>
    <w:rsid w:val="003B2B61"/>
    <w:rsid w:val="003B2D65"/>
    <w:rsid w:val="003B349D"/>
    <w:rsid w:val="003B35AB"/>
    <w:rsid w:val="003B3C89"/>
    <w:rsid w:val="003B40C7"/>
    <w:rsid w:val="003B4749"/>
    <w:rsid w:val="003B4951"/>
    <w:rsid w:val="003B5E4B"/>
    <w:rsid w:val="003B6AFE"/>
    <w:rsid w:val="003B7333"/>
    <w:rsid w:val="003B74F7"/>
    <w:rsid w:val="003B79A6"/>
    <w:rsid w:val="003C02E1"/>
    <w:rsid w:val="003C209F"/>
    <w:rsid w:val="003C2327"/>
    <w:rsid w:val="003C27D2"/>
    <w:rsid w:val="003C280C"/>
    <w:rsid w:val="003C2826"/>
    <w:rsid w:val="003C2A25"/>
    <w:rsid w:val="003C2BA7"/>
    <w:rsid w:val="003C2C86"/>
    <w:rsid w:val="003C43E4"/>
    <w:rsid w:val="003C448B"/>
    <w:rsid w:val="003C4913"/>
    <w:rsid w:val="003C4C31"/>
    <w:rsid w:val="003C5DB6"/>
    <w:rsid w:val="003C60C7"/>
    <w:rsid w:val="003C6AEA"/>
    <w:rsid w:val="003C704D"/>
    <w:rsid w:val="003C71E4"/>
    <w:rsid w:val="003C761F"/>
    <w:rsid w:val="003C7A8E"/>
    <w:rsid w:val="003C7C30"/>
    <w:rsid w:val="003C7DA9"/>
    <w:rsid w:val="003C7DB5"/>
    <w:rsid w:val="003D0602"/>
    <w:rsid w:val="003D0AEB"/>
    <w:rsid w:val="003D1F73"/>
    <w:rsid w:val="003D223C"/>
    <w:rsid w:val="003D29B1"/>
    <w:rsid w:val="003D3B3A"/>
    <w:rsid w:val="003D40F9"/>
    <w:rsid w:val="003D416B"/>
    <w:rsid w:val="003D49A2"/>
    <w:rsid w:val="003D4E41"/>
    <w:rsid w:val="003D5032"/>
    <w:rsid w:val="003D5D03"/>
    <w:rsid w:val="003D656C"/>
    <w:rsid w:val="003D7176"/>
    <w:rsid w:val="003E0E09"/>
    <w:rsid w:val="003E1528"/>
    <w:rsid w:val="003E1E41"/>
    <w:rsid w:val="003E2100"/>
    <w:rsid w:val="003E2EF9"/>
    <w:rsid w:val="003E2F25"/>
    <w:rsid w:val="003E32C9"/>
    <w:rsid w:val="003E3512"/>
    <w:rsid w:val="003E3997"/>
    <w:rsid w:val="003E4922"/>
    <w:rsid w:val="003E59EE"/>
    <w:rsid w:val="003E6805"/>
    <w:rsid w:val="003E6FE9"/>
    <w:rsid w:val="003E7005"/>
    <w:rsid w:val="003E74BC"/>
    <w:rsid w:val="003F0BBA"/>
    <w:rsid w:val="003F0CF0"/>
    <w:rsid w:val="003F0D5F"/>
    <w:rsid w:val="003F111E"/>
    <w:rsid w:val="003F11E1"/>
    <w:rsid w:val="003F1822"/>
    <w:rsid w:val="003F1C3F"/>
    <w:rsid w:val="003F221E"/>
    <w:rsid w:val="003F263D"/>
    <w:rsid w:val="003F27E4"/>
    <w:rsid w:val="003F2A6D"/>
    <w:rsid w:val="003F33A6"/>
    <w:rsid w:val="003F3574"/>
    <w:rsid w:val="003F35D3"/>
    <w:rsid w:val="003F381F"/>
    <w:rsid w:val="003F38DC"/>
    <w:rsid w:val="003F3ADA"/>
    <w:rsid w:val="003F4141"/>
    <w:rsid w:val="003F4198"/>
    <w:rsid w:val="003F4461"/>
    <w:rsid w:val="003F49AA"/>
    <w:rsid w:val="003F5698"/>
    <w:rsid w:val="003F56BB"/>
    <w:rsid w:val="003F599E"/>
    <w:rsid w:val="003F5D6B"/>
    <w:rsid w:val="003F6077"/>
    <w:rsid w:val="003F77B7"/>
    <w:rsid w:val="00400022"/>
    <w:rsid w:val="00400190"/>
    <w:rsid w:val="00400521"/>
    <w:rsid w:val="0040087B"/>
    <w:rsid w:val="00400B22"/>
    <w:rsid w:val="00400C80"/>
    <w:rsid w:val="0040156D"/>
    <w:rsid w:val="004015AD"/>
    <w:rsid w:val="004018B4"/>
    <w:rsid w:val="00401F4E"/>
    <w:rsid w:val="00402EE1"/>
    <w:rsid w:val="00403980"/>
    <w:rsid w:val="00403A10"/>
    <w:rsid w:val="00403BB9"/>
    <w:rsid w:val="00403E73"/>
    <w:rsid w:val="00406156"/>
    <w:rsid w:val="00406243"/>
    <w:rsid w:val="004068CE"/>
    <w:rsid w:val="00406EC3"/>
    <w:rsid w:val="0040731E"/>
    <w:rsid w:val="004075BC"/>
    <w:rsid w:val="00407E49"/>
    <w:rsid w:val="00407F3F"/>
    <w:rsid w:val="0041005E"/>
    <w:rsid w:val="0041007F"/>
    <w:rsid w:val="004108AE"/>
    <w:rsid w:val="00410DD4"/>
    <w:rsid w:val="00411493"/>
    <w:rsid w:val="00411D32"/>
    <w:rsid w:val="004132FC"/>
    <w:rsid w:val="0041398B"/>
    <w:rsid w:val="0041433A"/>
    <w:rsid w:val="004152FC"/>
    <w:rsid w:val="00415386"/>
    <w:rsid w:val="00415BC1"/>
    <w:rsid w:val="00415EFA"/>
    <w:rsid w:val="004177E3"/>
    <w:rsid w:val="00420218"/>
    <w:rsid w:val="004203D7"/>
    <w:rsid w:val="0042042C"/>
    <w:rsid w:val="00420610"/>
    <w:rsid w:val="0042075D"/>
    <w:rsid w:val="00420945"/>
    <w:rsid w:val="00420957"/>
    <w:rsid w:val="00421258"/>
    <w:rsid w:val="004224AC"/>
    <w:rsid w:val="00422F92"/>
    <w:rsid w:val="004235FD"/>
    <w:rsid w:val="00423D0A"/>
    <w:rsid w:val="00424068"/>
    <w:rsid w:val="004254D9"/>
    <w:rsid w:val="00425D6B"/>
    <w:rsid w:val="00425E2C"/>
    <w:rsid w:val="00426CE2"/>
    <w:rsid w:val="0042725F"/>
    <w:rsid w:val="00427374"/>
    <w:rsid w:val="004276E4"/>
    <w:rsid w:val="00427703"/>
    <w:rsid w:val="00431035"/>
    <w:rsid w:val="00431271"/>
    <w:rsid w:val="00431356"/>
    <w:rsid w:val="00431406"/>
    <w:rsid w:val="004316F7"/>
    <w:rsid w:val="004316FF"/>
    <w:rsid w:val="0043170A"/>
    <w:rsid w:val="00431BD5"/>
    <w:rsid w:val="00432B37"/>
    <w:rsid w:val="00433792"/>
    <w:rsid w:val="00433DB6"/>
    <w:rsid w:val="004340F9"/>
    <w:rsid w:val="004342CD"/>
    <w:rsid w:val="004344D9"/>
    <w:rsid w:val="00434645"/>
    <w:rsid w:val="00434686"/>
    <w:rsid w:val="0043469C"/>
    <w:rsid w:val="00435611"/>
    <w:rsid w:val="004356FC"/>
    <w:rsid w:val="004363AE"/>
    <w:rsid w:val="00436CB8"/>
    <w:rsid w:val="00436DF9"/>
    <w:rsid w:val="004375A2"/>
    <w:rsid w:val="004376A8"/>
    <w:rsid w:val="00440B3D"/>
    <w:rsid w:val="00440C02"/>
    <w:rsid w:val="0044120F"/>
    <w:rsid w:val="004416EE"/>
    <w:rsid w:val="00441C9D"/>
    <w:rsid w:val="00441D24"/>
    <w:rsid w:val="00441E48"/>
    <w:rsid w:val="004429E1"/>
    <w:rsid w:val="00442C75"/>
    <w:rsid w:val="00442D74"/>
    <w:rsid w:val="004438DE"/>
    <w:rsid w:val="00444630"/>
    <w:rsid w:val="00444BBF"/>
    <w:rsid w:val="00444F80"/>
    <w:rsid w:val="0044593C"/>
    <w:rsid w:val="00445CA9"/>
    <w:rsid w:val="004463CD"/>
    <w:rsid w:val="00447F6A"/>
    <w:rsid w:val="0045043D"/>
    <w:rsid w:val="00450659"/>
    <w:rsid w:val="0045078B"/>
    <w:rsid w:val="00450CE1"/>
    <w:rsid w:val="004516F0"/>
    <w:rsid w:val="0045189E"/>
    <w:rsid w:val="0045280A"/>
    <w:rsid w:val="00452A18"/>
    <w:rsid w:val="00452B2A"/>
    <w:rsid w:val="00453721"/>
    <w:rsid w:val="004537A7"/>
    <w:rsid w:val="00453A87"/>
    <w:rsid w:val="00453B4B"/>
    <w:rsid w:val="00453DCB"/>
    <w:rsid w:val="00454AF6"/>
    <w:rsid w:val="0045514E"/>
    <w:rsid w:val="004556F5"/>
    <w:rsid w:val="00455B04"/>
    <w:rsid w:val="00456A5B"/>
    <w:rsid w:val="0045736F"/>
    <w:rsid w:val="004575E3"/>
    <w:rsid w:val="00457617"/>
    <w:rsid w:val="00457EB3"/>
    <w:rsid w:val="00460A6A"/>
    <w:rsid w:val="004616ED"/>
    <w:rsid w:val="00461A5F"/>
    <w:rsid w:val="00461F46"/>
    <w:rsid w:val="00462C08"/>
    <w:rsid w:val="00463A5D"/>
    <w:rsid w:val="0046402A"/>
    <w:rsid w:val="004640E0"/>
    <w:rsid w:val="004642EF"/>
    <w:rsid w:val="00464A3A"/>
    <w:rsid w:val="00467321"/>
    <w:rsid w:val="00470028"/>
    <w:rsid w:val="00471242"/>
    <w:rsid w:val="004714BA"/>
    <w:rsid w:val="0047185A"/>
    <w:rsid w:val="004727BA"/>
    <w:rsid w:val="00474060"/>
    <w:rsid w:val="004744B7"/>
    <w:rsid w:val="004744BB"/>
    <w:rsid w:val="00474D78"/>
    <w:rsid w:val="00474F4E"/>
    <w:rsid w:val="004756BA"/>
    <w:rsid w:val="0047618E"/>
    <w:rsid w:val="00480C0D"/>
    <w:rsid w:val="00481002"/>
    <w:rsid w:val="004814CF"/>
    <w:rsid w:val="0048183F"/>
    <w:rsid w:val="00481987"/>
    <w:rsid w:val="00481DAE"/>
    <w:rsid w:val="004824AE"/>
    <w:rsid w:val="00483071"/>
    <w:rsid w:val="0048370B"/>
    <w:rsid w:val="00484958"/>
    <w:rsid w:val="00485718"/>
    <w:rsid w:val="0048589F"/>
    <w:rsid w:val="00485902"/>
    <w:rsid w:val="00485D14"/>
    <w:rsid w:val="00486467"/>
    <w:rsid w:val="00486A32"/>
    <w:rsid w:val="004870A6"/>
    <w:rsid w:val="00487486"/>
    <w:rsid w:val="004879F6"/>
    <w:rsid w:val="00490470"/>
    <w:rsid w:val="00490848"/>
    <w:rsid w:val="004908FD"/>
    <w:rsid w:val="00490AD4"/>
    <w:rsid w:val="00490B6C"/>
    <w:rsid w:val="00491376"/>
    <w:rsid w:val="00492236"/>
    <w:rsid w:val="004924CF"/>
    <w:rsid w:val="004928F3"/>
    <w:rsid w:val="0049292F"/>
    <w:rsid w:val="0049293D"/>
    <w:rsid w:val="00493112"/>
    <w:rsid w:val="004938CC"/>
    <w:rsid w:val="004951C9"/>
    <w:rsid w:val="00495BBC"/>
    <w:rsid w:val="00495C1A"/>
    <w:rsid w:val="00496561"/>
    <w:rsid w:val="00496C71"/>
    <w:rsid w:val="00497963"/>
    <w:rsid w:val="004A02A2"/>
    <w:rsid w:val="004A0789"/>
    <w:rsid w:val="004A0B1E"/>
    <w:rsid w:val="004A1794"/>
    <w:rsid w:val="004A1820"/>
    <w:rsid w:val="004A1CBC"/>
    <w:rsid w:val="004A2072"/>
    <w:rsid w:val="004A2234"/>
    <w:rsid w:val="004A2631"/>
    <w:rsid w:val="004A278C"/>
    <w:rsid w:val="004A2A5B"/>
    <w:rsid w:val="004A2B95"/>
    <w:rsid w:val="004A2BCE"/>
    <w:rsid w:val="004A2F8A"/>
    <w:rsid w:val="004A3A17"/>
    <w:rsid w:val="004A3CEE"/>
    <w:rsid w:val="004A555E"/>
    <w:rsid w:val="004A57C7"/>
    <w:rsid w:val="004A6F7C"/>
    <w:rsid w:val="004B09C7"/>
    <w:rsid w:val="004B13AD"/>
    <w:rsid w:val="004B179B"/>
    <w:rsid w:val="004B181B"/>
    <w:rsid w:val="004B1D60"/>
    <w:rsid w:val="004B3751"/>
    <w:rsid w:val="004B3DD9"/>
    <w:rsid w:val="004B42A2"/>
    <w:rsid w:val="004B4E68"/>
    <w:rsid w:val="004B5691"/>
    <w:rsid w:val="004B5838"/>
    <w:rsid w:val="004B58A1"/>
    <w:rsid w:val="004B5E95"/>
    <w:rsid w:val="004B6F62"/>
    <w:rsid w:val="004B74F8"/>
    <w:rsid w:val="004B780E"/>
    <w:rsid w:val="004C00E6"/>
    <w:rsid w:val="004C04AD"/>
    <w:rsid w:val="004C05E2"/>
    <w:rsid w:val="004C0829"/>
    <w:rsid w:val="004C0D99"/>
    <w:rsid w:val="004C0F9D"/>
    <w:rsid w:val="004C1C0B"/>
    <w:rsid w:val="004C243C"/>
    <w:rsid w:val="004C3606"/>
    <w:rsid w:val="004C3B28"/>
    <w:rsid w:val="004C3F06"/>
    <w:rsid w:val="004C548A"/>
    <w:rsid w:val="004C58BB"/>
    <w:rsid w:val="004C596A"/>
    <w:rsid w:val="004C5FC9"/>
    <w:rsid w:val="004C69E0"/>
    <w:rsid w:val="004C79C0"/>
    <w:rsid w:val="004C7EE7"/>
    <w:rsid w:val="004D01EF"/>
    <w:rsid w:val="004D02A7"/>
    <w:rsid w:val="004D0EC8"/>
    <w:rsid w:val="004D1186"/>
    <w:rsid w:val="004D15F4"/>
    <w:rsid w:val="004D223A"/>
    <w:rsid w:val="004D3058"/>
    <w:rsid w:val="004D34F3"/>
    <w:rsid w:val="004D405C"/>
    <w:rsid w:val="004D51DB"/>
    <w:rsid w:val="004D553F"/>
    <w:rsid w:val="004D6FF3"/>
    <w:rsid w:val="004D713E"/>
    <w:rsid w:val="004D78D6"/>
    <w:rsid w:val="004E015C"/>
    <w:rsid w:val="004E0695"/>
    <w:rsid w:val="004E0BBE"/>
    <w:rsid w:val="004E1557"/>
    <w:rsid w:val="004E1C74"/>
    <w:rsid w:val="004E2B4C"/>
    <w:rsid w:val="004E3934"/>
    <w:rsid w:val="004E3CA1"/>
    <w:rsid w:val="004E3D54"/>
    <w:rsid w:val="004E49C0"/>
    <w:rsid w:val="004E5AF7"/>
    <w:rsid w:val="004E5B13"/>
    <w:rsid w:val="004E6370"/>
    <w:rsid w:val="004E694C"/>
    <w:rsid w:val="004E71AF"/>
    <w:rsid w:val="004E759A"/>
    <w:rsid w:val="004E7A74"/>
    <w:rsid w:val="004F01A7"/>
    <w:rsid w:val="004F0662"/>
    <w:rsid w:val="004F06B6"/>
    <w:rsid w:val="004F06E9"/>
    <w:rsid w:val="004F123E"/>
    <w:rsid w:val="004F2DA4"/>
    <w:rsid w:val="004F2EB4"/>
    <w:rsid w:val="004F30A4"/>
    <w:rsid w:val="004F3A8D"/>
    <w:rsid w:val="004F4592"/>
    <w:rsid w:val="004F469E"/>
    <w:rsid w:val="004F63DF"/>
    <w:rsid w:val="004F6497"/>
    <w:rsid w:val="004F6879"/>
    <w:rsid w:val="005000A3"/>
    <w:rsid w:val="0050023E"/>
    <w:rsid w:val="00500F84"/>
    <w:rsid w:val="00500FA8"/>
    <w:rsid w:val="00501852"/>
    <w:rsid w:val="00503A12"/>
    <w:rsid w:val="00503AFD"/>
    <w:rsid w:val="00503CE6"/>
    <w:rsid w:val="005044E9"/>
    <w:rsid w:val="005050ED"/>
    <w:rsid w:val="0050514E"/>
    <w:rsid w:val="00505E76"/>
    <w:rsid w:val="00505F61"/>
    <w:rsid w:val="00506C85"/>
    <w:rsid w:val="00506D81"/>
    <w:rsid w:val="00507378"/>
    <w:rsid w:val="0050754A"/>
    <w:rsid w:val="005077C3"/>
    <w:rsid w:val="00507BD8"/>
    <w:rsid w:val="00507CA1"/>
    <w:rsid w:val="00507D1E"/>
    <w:rsid w:val="00510A65"/>
    <w:rsid w:val="005112A7"/>
    <w:rsid w:val="00511507"/>
    <w:rsid w:val="005115F8"/>
    <w:rsid w:val="00511C79"/>
    <w:rsid w:val="00511F73"/>
    <w:rsid w:val="00512891"/>
    <w:rsid w:val="00512906"/>
    <w:rsid w:val="00512973"/>
    <w:rsid w:val="00512F32"/>
    <w:rsid w:val="00513690"/>
    <w:rsid w:val="0051373A"/>
    <w:rsid w:val="00513A86"/>
    <w:rsid w:val="00514F35"/>
    <w:rsid w:val="005156B3"/>
    <w:rsid w:val="00515709"/>
    <w:rsid w:val="0051579E"/>
    <w:rsid w:val="005163DF"/>
    <w:rsid w:val="00516720"/>
    <w:rsid w:val="00516759"/>
    <w:rsid w:val="00516E34"/>
    <w:rsid w:val="0051731F"/>
    <w:rsid w:val="005174D8"/>
    <w:rsid w:val="00517C64"/>
    <w:rsid w:val="00517D2E"/>
    <w:rsid w:val="00517F80"/>
    <w:rsid w:val="0052031B"/>
    <w:rsid w:val="00520EE9"/>
    <w:rsid w:val="00521ACE"/>
    <w:rsid w:val="0052220D"/>
    <w:rsid w:val="00524618"/>
    <w:rsid w:val="0052475B"/>
    <w:rsid w:val="00525026"/>
    <w:rsid w:val="0052533A"/>
    <w:rsid w:val="00525542"/>
    <w:rsid w:val="00525561"/>
    <w:rsid w:val="00525C74"/>
    <w:rsid w:val="00525EB5"/>
    <w:rsid w:val="0052632A"/>
    <w:rsid w:val="0052635B"/>
    <w:rsid w:val="00526AF8"/>
    <w:rsid w:val="005279A0"/>
    <w:rsid w:val="00527D43"/>
    <w:rsid w:val="0053070D"/>
    <w:rsid w:val="00530763"/>
    <w:rsid w:val="00530790"/>
    <w:rsid w:val="00530ECC"/>
    <w:rsid w:val="00530EFB"/>
    <w:rsid w:val="00530FB4"/>
    <w:rsid w:val="005316AD"/>
    <w:rsid w:val="00531867"/>
    <w:rsid w:val="005327C4"/>
    <w:rsid w:val="005334D0"/>
    <w:rsid w:val="00533692"/>
    <w:rsid w:val="0053463B"/>
    <w:rsid w:val="00534676"/>
    <w:rsid w:val="0053483D"/>
    <w:rsid w:val="0053508C"/>
    <w:rsid w:val="00535422"/>
    <w:rsid w:val="005358E6"/>
    <w:rsid w:val="00537693"/>
    <w:rsid w:val="005403B7"/>
    <w:rsid w:val="005413B8"/>
    <w:rsid w:val="0054189F"/>
    <w:rsid w:val="005418D5"/>
    <w:rsid w:val="0054212B"/>
    <w:rsid w:val="005430EE"/>
    <w:rsid w:val="00543192"/>
    <w:rsid w:val="0054327C"/>
    <w:rsid w:val="00543643"/>
    <w:rsid w:val="00543D0F"/>
    <w:rsid w:val="00544315"/>
    <w:rsid w:val="00544686"/>
    <w:rsid w:val="00544AD8"/>
    <w:rsid w:val="00545815"/>
    <w:rsid w:val="00545D19"/>
    <w:rsid w:val="00545F0C"/>
    <w:rsid w:val="00545F8B"/>
    <w:rsid w:val="00547768"/>
    <w:rsid w:val="00547D48"/>
    <w:rsid w:val="00550573"/>
    <w:rsid w:val="005508B8"/>
    <w:rsid w:val="005508F5"/>
    <w:rsid w:val="0055102A"/>
    <w:rsid w:val="00552144"/>
    <w:rsid w:val="00552490"/>
    <w:rsid w:val="005526D2"/>
    <w:rsid w:val="00552DEF"/>
    <w:rsid w:val="00554D30"/>
    <w:rsid w:val="00555102"/>
    <w:rsid w:val="005553EB"/>
    <w:rsid w:val="00555E0F"/>
    <w:rsid w:val="00555FB4"/>
    <w:rsid w:val="005562BC"/>
    <w:rsid w:val="00556F87"/>
    <w:rsid w:val="00557BAE"/>
    <w:rsid w:val="00557D0D"/>
    <w:rsid w:val="00560E86"/>
    <w:rsid w:val="00561600"/>
    <w:rsid w:val="00561843"/>
    <w:rsid w:val="00561E44"/>
    <w:rsid w:val="0056277F"/>
    <w:rsid w:val="0056355E"/>
    <w:rsid w:val="005635C6"/>
    <w:rsid w:val="00563C3B"/>
    <w:rsid w:val="005640E3"/>
    <w:rsid w:val="005643BA"/>
    <w:rsid w:val="00564604"/>
    <w:rsid w:val="0056486F"/>
    <w:rsid w:val="00564DF6"/>
    <w:rsid w:val="00564E7C"/>
    <w:rsid w:val="00564F88"/>
    <w:rsid w:val="00565038"/>
    <w:rsid w:val="00565AFE"/>
    <w:rsid w:val="005661A7"/>
    <w:rsid w:val="005671ED"/>
    <w:rsid w:val="0056728A"/>
    <w:rsid w:val="005676E3"/>
    <w:rsid w:val="00567756"/>
    <w:rsid w:val="005679FE"/>
    <w:rsid w:val="00567F47"/>
    <w:rsid w:val="005700A7"/>
    <w:rsid w:val="005712B6"/>
    <w:rsid w:val="00571A95"/>
    <w:rsid w:val="00572196"/>
    <w:rsid w:val="0057236F"/>
    <w:rsid w:val="00572748"/>
    <w:rsid w:val="00572B8E"/>
    <w:rsid w:val="00573901"/>
    <w:rsid w:val="00575B59"/>
    <w:rsid w:val="00575E3E"/>
    <w:rsid w:val="00575ECE"/>
    <w:rsid w:val="00576F1D"/>
    <w:rsid w:val="00580056"/>
    <w:rsid w:val="005805D5"/>
    <w:rsid w:val="005809F5"/>
    <w:rsid w:val="00580D69"/>
    <w:rsid w:val="00582164"/>
    <w:rsid w:val="005823FB"/>
    <w:rsid w:val="005824DD"/>
    <w:rsid w:val="00582E6B"/>
    <w:rsid w:val="00582E79"/>
    <w:rsid w:val="00583369"/>
    <w:rsid w:val="005836E3"/>
    <w:rsid w:val="00583CF6"/>
    <w:rsid w:val="00584E75"/>
    <w:rsid w:val="00584EB2"/>
    <w:rsid w:val="00584FC5"/>
    <w:rsid w:val="005859FC"/>
    <w:rsid w:val="00585C5B"/>
    <w:rsid w:val="00586208"/>
    <w:rsid w:val="00586307"/>
    <w:rsid w:val="005863DC"/>
    <w:rsid w:val="00590938"/>
    <w:rsid w:val="005911F1"/>
    <w:rsid w:val="005916DE"/>
    <w:rsid w:val="00592506"/>
    <w:rsid w:val="005932E6"/>
    <w:rsid w:val="005933C0"/>
    <w:rsid w:val="00593A6F"/>
    <w:rsid w:val="00593C4F"/>
    <w:rsid w:val="00593F5B"/>
    <w:rsid w:val="00594439"/>
    <w:rsid w:val="0059484E"/>
    <w:rsid w:val="0059497A"/>
    <w:rsid w:val="0059503D"/>
    <w:rsid w:val="005955B1"/>
    <w:rsid w:val="00595B79"/>
    <w:rsid w:val="005961B8"/>
    <w:rsid w:val="005964EF"/>
    <w:rsid w:val="005965AE"/>
    <w:rsid w:val="00596894"/>
    <w:rsid w:val="00597D00"/>
    <w:rsid w:val="00597D3C"/>
    <w:rsid w:val="005A04A3"/>
    <w:rsid w:val="005A0B22"/>
    <w:rsid w:val="005A235D"/>
    <w:rsid w:val="005A33AD"/>
    <w:rsid w:val="005A3681"/>
    <w:rsid w:val="005A37D5"/>
    <w:rsid w:val="005A3DA2"/>
    <w:rsid w:val="005A474D"/>
    <w:rsid w:val="005A4D64"/>
    <w:rsid w:val="005A4E13"/>
    <w:rsid w:val="005A544B"/>
    <w:rsid w:val="005A5B79"/>
    <w:rsid w:val="005A5EA8"/>
    <w:rsid w:val="005A5F23"/>
    <w:rsid w:val="005A6720"/>
    <w:rsid w:val="005A7159"/>
    <w:rsid w:val="005A744E"/>
    <w:rsid w:val="005A74B6"/>
    <w:rsid w:val="005B0C68"/>
    <w:rsid w:val="005B1316"/>
    <w:rsid w:val="005B152A"/>
    <w:rsid w:val="005B1561"/>
    <w:rsid w:val="005B31D6"/>
    <w:rsid w:val="005B3716"/>
    <w:rsid w:val="005B3BC1"/>
    <w:rsid w:val="005B3C5A"/>
    <w:rsid w:val="005B4A92"/>
    <w:rsid w:val="005B4FA0"/>
    <w:rsid w:val="005B55A0"/>
    <w:rsid w:val="005B5685"/>
    <w:rsid w:val="005B6017"/>
    <w:rsid w:val="005B64C4"/>
    <w:rsid w:val="005B692D"/>
    <w:rsid w:val="005B74F3"/>
    <w:rsid w:val="005B7FBE"/>
    <w:rsid w:val="005C0217"/>
    <w:rsid w:val="005C03F1"/>
    <w:rsid w:val="005C0813"/>
    <w:rsid w:val="005C1242"/>
    <w:rsid w:val="005C14EA"/>
    <w:rsid w:val="005C1F0D"/>
    <w:rsid w:val="005C2F38"/>
    <w:rsid w:val="005C3993"/>
    <w:rsid w:val="005C3F8B"/>
    <w:rsid w:val="005C4231"/>
    <w:rsid w:val="005C4411"/>
    <w:rsid w:val="005C497E"/>
    <w:rsid w:val="005C5865"/>
    <w:rsid w:val="005C6783"/>
    <w:rsid w:val="005C6ACC"/>
    <w:rsid w:val="005C6D61"/>
    <w:rsid w:val="005C6E14"/>
    <w:rsid w:val="005C77F7"/>
    <w:rsid w:val="005C7AEB"/>
    <w:rsid w:val="005D033E"/>
    <w:rsid w:val="005D0A64"/>
    <w:rsid w:val="005D1571"/>
    <w:rsid w:val="005D1B83"/>
    <w:rsid w:val="005D2123"/>
    <w:rsid w:val="005D3029"/>
    <w:rsid w:val="005D3741"/>
    <w:rsid w:val="005D3CC5"/>
    <w:rsid w:val="005D4A1A"/>
    <w:rsid w:val="005D5061"/>
    <w:rsid w:val="005D5625"/>
    <w:rsid w:val="005D664C"/>
    <w:rsid w:val="005D66F7"/>
    <w:rsid w:val="005D6FD9"/>
    <w:rsid w:val="005D7649"/>
    <w:rsid w:val="005D799F"/>
    <w:rsid w:val="005D7FC9"/>
    <w:rsid w:val="005E0822"/>
    <w:rsid w:val="005E134F"/>
    <w:rsid w:val="005E1861"/>
    <w:rsid w:val="005E1AFE"/>
    <w:rsid w:val="005E2644"/>
    <w:rsid w:val="005E33D6"/>
    <w:rsid w:val="005E3C96"/>
    <w:rsid w:val="005E4963"/>
    <w:rsid w:val="005E5A97"/>
    <w:rsid w:val="005E6BE8"/>
    <w:rsid w:val="005E6F40"/>
    <w:rsid w:val="005E7458"/>
    <w:rsid w:val="005F0796"/>
    <w:rsid w:val="005F08EE"/>
    <w:rsid w:val="005F1953"/>
    <w:rsid w:val="005F1DC7"/>
    <w:rsid w:val="005F214B"/>
    <w:rsid w:val="005F241F"/>
    <w:rsid w:val="005F25BD"/>
    <w:rsid w:val="005F260A"/>
    <w:rsid w:val="005F2726"/>
    <w:rsid w:val="005F288E"/>
    <w:rsid w:val="005F2934"/>
    <w:rsid w:val="005F303E"/>
    <w:rsid w:val="005F357E"/>
    <w:rsid w:val="005F35AD"/>
    <w:rsid w:val="005F361F"/>
    <w:rsid w:val="005F3776"/>
    <w:rsid w:val="005F3952"/>
    <w:rsid w:val="005F3983"/>
    <w:rsid w:val="005F3ACE"/>
    <w:rsid w:val="005F45B7"/>
    <w:rsid w:val="005F4A33"/>
    <w:rsid w:val="005F5326"/>
    <w:rsid w:val="005F62BC"/>
    <w:rsid w:val="005F6519"/>
    <w:rsid w:val="005F73DC"/>
    <w:rsid w:val="005F75D8"/>
    <w:rsid w:val="005F769B"/>
    <w:rsid w:val="005F7C34"/>
    <w:rsid w:val="006002B3"/>
    <w:rsid w:val="0060131C"/>
    <w:rsid w:val="006027DD"/>
    <w:rsid w:val="00602836"/>
    <w:rsid w:val="00602FBD"/>
    <w:rsid w:val="006031EA"/>
    <w:rsid w:val="006034AE"/>
    <w:rsid w:val="006034E0"/>
    <w:rsid w:val="00603974"/>
    <w:rsid w:val="006045A5"/>
    <w:rsid w:val="006047CC"/>
    <w:rsid w:val="0060588E"/>
    <w:rsid w:val="00605AD0"/>
    <w:rsid w:val="006063E5"/>
    <w:rsid w:val="0060696A"/>
    <w:rsid w:val="00606ED2"/>
    <w:rsid w:val="0060708E"/>
    <w:rsid w:val="0060716B"/>
    <w:rsid w:val="00607E9E"/>
    <w:rsid w:val="00610A40"/>
    <w:rsid w:val="006117B0"/>
    <w:rsid w:val="006117D4"/>
    <w:rsid w:val="00612370"/>
    <w:rsid w:val="00612D5E"/>
    <w:rsid w:val="00612F42"/>
    <w:rsid w:val="006131B5"/>
    <w:rsid w:val="0061426E"/>
    <w:rsid w:val="006148ED"/>
    <w:rsid w:val="0061563A"/>
    <w:rsid w:val="00615A1E"/>
    <w:rsid w:val="00615BBA"/>
    <w:rsid w:val="00615FA5"/>
    <w:rsid w:val="0061666E"/>
    <w:rsid w:val="00616B24"/>
    <w:rsid w:val="00616C0A"/>
    <w:rsid w:val="00616E91"/>
    <w:rsid w:val="00616EF6"/>
    <w:rsid w:val="00616FA7"/>
    <w:rsid w:val="0061711B"/>
    <w:rsid w:val="00617481"/>
    <w:rsid w:val="0061759D"/>
    <w:rsid w:val="00617DFC"/>
    <w:rsid w:val="00620359"/>
    <w:rsid w:val="00621469"/>
    <w:rsid w:val="006214AD"/>
    <w:rsid w:val="006215E1"/>
    <w:rsid w:val="006217BF"/>
    <w:rsid w:val="00621AF3"/>
    <w:rsid w:val="00621D7C"/>
    <w:rsid w:val="00621DA9"/>
    <w:rsid w:val="00621DB0"/>
    <w:rsid w:val="00622358"/>
    <w:rsid w:val="00622551"/>
    <w:rsid w:val="00622C48"/>
    <w:rsid w:val="00623012"/>
    <w:rsid w:val="00623089"/>
    <w:rsid w:val="00624024"/>
    <w:rsid w:val="006246DF"/>
    <w:rsid w:val="006249E0"/>
    <w:rsid w:val="00625100"/>
    <w:rsid w:val="006259D7"/>
    <w:rsid w:val="00625AAF"/>
    <w:rsid w:val="00625FAF"/>
    <w:rsid w:val="00626322"/>
    <w:rsid w:val="0062667D"/>
    <w:rsid w:val="00626C4F"/>
    <w:rsid w:val="00626EB5"/>
    <w:rsid w:val="0063009D"/>
    <w:rsid w:val="00630381"/>
    <w:rsid w:val="00631457"/>
    <w:rsid w:val="00631722"/>
    <w:rsid w:val="00631DC3"/>
    <w:rsid w:val="006320C3"/>
    <w:rsid w:val="006322E9"/>
    <w:rsid w:val="00632B75"/>
    <w:rsid w:val="00632F43"/>
    <w:rsid w:val="0063317C"/>
    <w:rsid w:val="00633555"/>
    <w:rsid w:val="006335B8"/>
    <w:rsid w:val="00633761"/>
    <w:rsid w:val="00633942"/>
    <w:rsid w:val="00634244"/>
    <w:rsid w:val="00634BB4"/>
    <w:rsid w:val="006356BF"/>
    <w:rsid w:val="00635982"/>
    <w:rsid w:val="00636EAC"/>
    <w:rsid w:val="00637024"/>
    <w:rsid w:val="00637583"/>
    <w:rsid w:val="00637C11"/>
    <w:rsid w:val="00640070"/>
    <w:rsid w:val="00640983"/>
    <w:rsid w:val="006413C1"/>
    <w:rsid w:val="00641FFC"/>
    <w:rsid w:val="0064214F"/>
    <w:rsid w:val="006426B8"/>
    <w:rsid w:val="006426C2"/>
    <w:rsid w:val="00642EA0"/>
    <w:rsid w:val="00643116"/>
    <w:rsid w:val="0064317E"/>
    <w:rsid w:val="00643B40"/>
    <w:rsid w:val="00643FFB"/>
    <w:rsid w:val="00645F3C"/>
    <w:rsid w:val="00646DFD"/>
    <w:rsid w:val="00646F69"/>
    <w:rsid w:val="0064757B"/>
    <w:rsid w:val="006476EF"/>
    <w:rsid w:val="006506E3"/>
    <w:rsid w:val="00650C8F"/>
    <w:rsid w:val="00650FAE"/>
    <w:rsid w:val="00651971"/>
    <w:rsid w:val="00651C48"/>
    <w:rsid w:val="00651E58"/>
    <w:rsid w:val="006522A8"/>
    <w:rsid w:val="00652F9C"/>
    <w:rsid w:val="00653626"/>
    <w:rsid w:val="00653B1F"/>
    <w:rsid w:val="00653D1B"/>
    <w:rsid w:val="00653FB2"/>
    <w:rsid w:val="00654DFF"/>
    <w:rsid w:val="00655148"/>
    <w:rsid w:val="006552A7"/>
    <w:rsid w:val="00655BAE"/>
    <w:rsid w:val="00655BE3"/>
    <w:rsid w:val="0065642E"/>
    <w:rsid w:val="00656956"/>
    <w:rsid w:val="00656A82"/>
    <w:rsid w:val="0065790F"/>
    <w:rsid w:val="00657AE8"/>
    <w:rsid w:val="00660FC0"/>
    <w:rsid w:val="00660FED"/>
    <w:rsid w:val="00660FF6"/>
    <w:rsid w:val="00661654"/>
    <w:rsid w:val="00661D12"/>
    <w:rsid w:val="006620CF"/>
    <w:rsid w:val="00662222"/>
    <w:rsid w:val="00662477"/>
    <w:rsid w:val="006632AA"/>
    <w:rsid w:val="00664362"/>
    <w:rsid w:val="006644AA"/>
    <w:rsid w:val="006651C0"/>
    <w:rsid w:val="00665945"/>
    <w:rsid w:val="00665E78"/>
    <w:rsid w:val="00665EA0"/>
    <w:rsid w:val="006660E6"/>
    <w:rsid w:val="00666D1E"/>
    <w:rsid w:val="00667742"/>
    <w:rsid w:val="00667E6D"/>
    <w:rsid w:val="00670284"/>
    <w:rsid w:val="00670A86"/>
    <w:rsid w:val="0067108B"/>
    <w:rsid w:val="00671570"/>
    <w:rsid w:val="00671784"/>
    <w:rsid w:val="0067224B"/>
    <w:rsid w:val="00672340"/>
    <w:rsid w:val="00672998"/>
    <w:rsid w:val="00673243"/>
    <w:rsid w:val="00673352"/>
    <w:rsid w:val="00673694"/>
    <w:rsid w:val="00673F6B"/>
    <w:rsid w:val="00674C04"/>
    <w:rsid w:val="006759B8"/>
    <w:rsid w:val="0067628A"/>
    <w:rsid w:val="006767B8"/>
    <w:rsid w:val="00676DFD"/>
    <w:rsid w:val="00676FA3"/>
    <w:rsid w:val="0067714D"/>
    <w:rsid w:val="00677799"/>
    <w:rsid w:val="006803AF"/>
    <w:rsid w:val="00680410"/>
    <w:rsid w:val="00680A36"/>
    <w:rsid w:val="006815DC"/>
    <w:rsid w:val="00681E92"/>
    <w:rsid w:val="00682503"/>
    <w:rsid w:val="006826CF"/>
    <w:rsid w:val="00682B0D"/>
    <w:rsid w:val="006841E5"/>
    <w:rsid w:val="0068483E"/>
    <w:rsid w:val="00685B36"/>
    <w:rsid w:val="00685CA4"/>
    <w:rsid w:val="0068707E"/>
    <w:rsid w:val="00690317"/>
    <w:rsid w:val="00690957"/>
    <w:rsid w:val="00690F9E"/>
    <w:rsid w:val="00691106"/>
    <w:rsid w:val="006914CB"/>
    <w:rsid w:val="006916D8"/>
    <w:rsid w:val="006916DE"/>
    <w:rsid w:val="0069172D"/>
    <w:rsid w:val="006918BF"/>
    <w:rsid w:val="00692B4D"/>
    <w:rsid w:val="00693878"/>
    <w:rsid w:val="00693B13"/>
    <w:rsid w:val="00693C17"/>
    <w:rsid w:val="00693F8B"/>
    <w:rsid w:val="00693FF2"/>
    <w:rsid w:val="006943E2"/>
    <w:rsid w:val="0069488C"/>
    <w:rsid w:val="00694EEC"/>
    <w:rsid w:val="006950C9"/>
    <w:rsid w:val="00695168"/>
    <w:rsid w:val="00695940"/>
    <w:rsid w:val="006967B0"/>
    <w:rsid w:val="0069773A"/>
    <w:rsid w:val="00697AFE"/>
    <w:rsid w:val="00697B11"/>
    <w:rsid w:val="00697CE9"/>
    <w:rsid w:val="006A1177"/>
    <w:rsid w:val="006A13B1"/>
    <w:rsid w:val="006A161D"/>
    <w:rsid w:val="006A1A83"/>
    <w:rsid w:val="006A20B6"/>
    <w:rsid w:val="006A39FB"/>
    <w:rsid w:val="006A41B1"/>
    <w:rsid w:val="006A46CE"/>
    <w:rsid w:val="006A4784"/>
    <w:rsid w:val="006A4C4A"/>
    <w:rsid w:val="006A588D"/>
    <w:rsid w:val="006A5B02"/>
    <w:rsid w:val="006A5B73"/>
    <w:rsid w:val="006B12F4"/>
    <w:rsid w:val="006B197F"/>
    <w:rsid w:val="006B409B"/>
    <w:rsid w:val="006B4677"/>
    <w:rsid w:val="006B4C98"/>
    <w:rsid w:val="006B4D4F"/>
    <w:rsid w:val="006B54C0"/>
    <w:rsid w:val="006B698F"/>
    <w:rsid w:val="006B6BD9"/>
    <w:rsid w:val="006B6BF2"/>
    <w:rsid w:val="006B6DB9"/>
    <w:rsid w:val="006B7133"/>
    <w:rsid w:val="006B7FF6"/>
    <w:rsid w:val="006C0C26"/>
    <w:rsid w:val="006C1468"/>
    <w:rsid w:val="006C196C"/>
    <w:rsid w:val="006C1BD2"/>
    <w:rsid w:val="006C234D"/>
    <w:rsid w:val="006C2658"/>
    <w:rsid w:val="006C297B"/>
    <w:rsid w:val="006C2CFE"/>
    <w:rsid w:val="006C2E0D"/>
    <w:rsid w:val="006C3927"/>
    <w:rsid w:val="006C3CB6"/>
    <w:rsid w:val="006C480F"/>
    <w:rsid w:val="006C511F"/>
    <w:rsid w:val="006C530A"/>
    <w:rsid w:val="006C567E"/>
    <w:rsid w:val="006C63EA"/>
    <w:rsid w:val="006C6CE1"/>
    <w:rsid w:val="006C6F0B"/>
    <w:rsid w:val="006C7333"/>
    <w:rsid w:val="006D007E"/>
    <w:rsid w:val="006D01AD"/>
    <w:rsid w:val="006D07EF"/>
    <w:rsid w:val="006D0DB1"/>
    <w:rsid w:val="006D16F4"/>
    <w:rsid w:val="006D292E"/>
    <w:rsid w:val="006D3271"/>
    <w:rsid w:val="006D3305"/>
    <w:rsid w:val="006D344D"/>
    <w:rsid w:val="006D38C3"/>
    <w:rsid w:val="006D40BB"/>
    <w:rsid w:val="006D457D"/>
    <w:rsid w:val="006D485F"/>
    <w:rsid w:val="006D487E"/>
    <w:rsid w:val="006D4884"/>
    <w:rsid w:val="006D4C41"/>
    <w:rsid w:val="006D516E"/>
    <w:rsid w:val="006D578D"/>
    <w:rsid w:val="006D6B84"/>
    <w:rsid w:val="006D6DF1"/>
    <w:rsid w:val="006D70F9"/>
    <w:rsid w:val="006D7375"/>
    <w:rsid w:val="006E0527"/>
    <w:rsid w:val="006E0CCE"/>
    <w:rsid w:val="006E136E"/>
    <w:rsid w:val="006E27CA"/>
    <w:rsid w:val="006E3BDE"/>
    <w:rsid w:val="006E4434"/>
    <w:rsid w:val="006E4ADE"/>
    <w:rsid w:val="006E506D"/>
    <w:rsid w:val="006E5EC7"/>
    <w:rsid w:val="006E6247"/>
    <w:rsid w:val="006E679A"/>
    <w:rsid w:val="006E6AFC"/>
    <w:rsid w:val="006E6BE4"/>
    <w:rsid w:val="006E7AAA"/>
    <w:rsid w:val="006F01C1"/>
    <w:rsid w:val="006F0DE8"/>
    <w:rsid w:val="006F2620"/>
    <w:rsid w:val="006F2AF2"/>
    <w:rsid w:val="006F31FF"/>
    <w:rsid w:val="006F34C5"/>
    <w:rsid w:val="006F3FDC"/>
    <w:rsid w:val="006F46CE"/>
    <w:rsid w:val="006F505F"/>
    <w:rsid w:val="006F5A2F"/>
    <w:rsid w:val="006F5BFF"/>
    <w:rsid w:val="006F5F0D"/>
    <w:rsid w:val="006F63B1"/>
    <w:rsid w:val="006F65E4"/>
    <w:rsid w:val="006F6EA5"/>
    <w:rsid w:val="006F791C"/>
    <w:rsid w:val="007009A1"/>
    <w:rsid w:val="00700AA3"/>
    <w:rsid w:val="00700CCC"/>
    <w:rsid w:val="007012B4"/>
    <w:rsid w:val="00701579"/>
    <w:rsid w:val="00701B18"/>
    <w:rsid w:val="007024B4"/>
    <w:rsid w:val="007024D6"/>
    <w:rsid w:val="007025CD"/>
    <w:rsid w:val="0070275D"/>
    <w:rsid w:val="00702EC0"/>
    <w:rsid w:val="007036CA"/>
    <w:rsid w:val="00703D53"/>
    <w:rsid w:val="00703F8F"/>
    <w:rsid w:val="007045F3"/>
    <w:rsid w:val="00704AE1"/>
    <w:rsid w:val="00704FBF"/>
    <w:rsid w:val="0070566D"/>
    <w:rsid w:val="00705B29"/>
    <w:rsid w:val="00705D69"/>
    <w:rsid w:val="007068C7"/>
    <w:rsid w:val="00706A22"/>
    <w:rsid w:val="00706BAF"/>
    <w:rsid w:val="007070AF"/>
    <w:rsid w:val="00707155"/>
    <w:rsid w:val="0070758A"/>
    <w:rsid w:val="007101FD"/>
    <w:rsid w:val="007109DD"/>
    <w:rsid w:val="00710A5C"/>
    <w:rsid w:val="00710D42"/>
    <w:rsid w:val="00710E3C"/>
    <w:rsid w:val="007117EC"/>
    <w:rsid w:val="00712102"/>
    <w:rsid w:val="00712505"/>
    <w:rsid w:val="00712C16"/>
    <w:rsid w:val="00712D6B"/>
    <w:rsid w:val="007131AB"/>
    <w:rsid w:val="0071479D"/>
    <w:rsid w:val="00715E5A"/>
    <w:rsid w:val="0071650B"/>
    <w:rsid w:val="0071799C"/>
    <w:rsid w:val="00717B39"/>
    <w:rsid w:val="00717DAF"/>
    <w:rsid w:val="0072036E"/>
    <w:rsid w:val="00720477"/>
    <w:rsid w:val="007205D5"/>
    <w:rsid w:val="00720667"/>
    <w:rsid w:val="00721131"/>
    <w:rsid w:val="00721293"/>
    <w:rsid w:val="00721483"/>
    <w:rsid w:val="00721B5C"/>
    <w:rsid w:val="00721C06"/>
    <w:rsid w:val="00722188"/>
    <w:rsid w:val="0072342B"/>
    <w:rsid w:val="007244E4"/>
    <w:rsid w:val="00725596"/>
    <w:rsid w:val="0072576F"/>
    <w:rsid w:val="007257B0"/>
    <w:rsid w:val="0072599F"/>
    <w:rsid w:val="00727290"/>
    <w:rsid w:val="00727BFA"/>
    <w:rsid w:val="0073047D"/>
    <w:rsid w:val="007307F6"/>
    <w:rsid w:val="00731259"/>
    <w:rsid w:val="00731780"/>
    <w:rsid w:val="00732E6F"/>
    <w:rsid w:val="00733054"/>
    <w:rsid w:val="007330AA"/>
    <w:rsid w:val="00733D10"/>
    <w:rsid w:val="00734399"/>
    <w:rsid w:val="00734458"/>
    <w:rsid w:val="00734837"/>
    <w:rsid w:val="00734A55"/>
    <w:rsid w:val="00734E23"/>
    <w:rsid w:val="007350B7"/>
    <w:rsid w:val="00735185"/>
    <w:rsid w:val="00735C81"/>
    <w:rsid w:val="00735DF5"/>
    <w:rsid w:val="00735E64"/>
    <w:rsid w:val="0073643E"/>
    <w:rsid w:val="00736660"/>
    <w:rsid w:val="007368D6"/>
    <w:rsid w:val="007376FF"/>
    <w:rsid w:val="00740608"/>
    <w:rsid w:val="007409AC"/>
    <w:rsid w:val="00740B59"/>
    <w:rsid w:val="007428D6"/>
    <w:rsid w:val="007430C7"/>
    <w:rsid w:val="00743A32"/>
    <w:rsid w:val="00743DFE"/>
    <w:rsid w:val="00744013"/>
    <w:rsid w:val="0074555D"/>
    <w:rsid w:val="00745926"/>
    <w:rsid w:val="00745E37"/>
    <w:rsid w:val="007468E8"/>
    <w:rsid w:val="00746FF4"/>
    <w:rsid w:val="00747963"/>
    <w:rsid w:val="00747F5F"/>
    <w:rsid w:val="00750676"/>
    <w:rsid w:val="00750D92"/>
    <w:rsid w:val="0075158A"/>
    <w:rsid w:val="007516EE"/>
    <w:rsid w:val="00752990"/>
    <w:rsid w:val="007530AE"/>
    <w:rsid w:val="00753976"/>
    <w:rsid w:val="0075397B"/>
    <w:rsid w:val="007541C8"/>
    <w:rsid w:val="007542A8"/>
    <w:rsid w:val="00754866"/>
    <w:rsid w:val="00754E6D"/>
    <w:rsid w:val="0075508C"/>
    <w:rsid w:val="00755A0B"/>
    <w:rsid w:val="00755A3A"/>
    <w:rsid w:val="00755DF3"/>
    <w:rsid w:val="00756FB2"/>
    <w:rsid w:val="0075723B"/>
    <w:rsid w:val="00757ACD"/>
    <w:rsid w:val="00757D27"/>
    <w:rsid w:val="0076089E"/>
    <w:rsid w:val="00760D29"/>
    <w:rsid w:val="007615AE"/>
    <w:rsid w:val="00761AB1"/>
    <w:rsid w:val="00761AC4"/>
    <w:rsid w:val="00761F06"/>
    <w:rsid w:val="007628D7"/>
    <w:rsid w:val="00762AEA"/>
    <w:rsid w:val="00762D9F"/>
    <w:rsid w:val="007637B5"/>
    <w:rsid w:val="00763C9E"/>
    <w:rsid w:val="00764C6F"/>
    <w:rsid w:val="0076572A"/>
    <w:rsid w:val="00765743"/>
    <w:rsid w:val="00766144"/>
    <w:rsid w:val="00766ACF"/>
    <w:rsid w:val="00766D17"/>
    <w:rsid w:val="007671FB"/>
    <w:rsid w:val="0076721E"/>
    <w:rsid w:val="007673B3"/>
    <w:rsid w:val="0076747A"/>
    <w:rsid w:val="00767E32"/>
    <w:rsid w:val="00770395"/>
    <w:rsid w:val="007709F2"/>
    <w:rsid w:val="00772643"/>
    <w:rsid w:val="00772786"/>
    <w:rsid w:val="0077335B"/>
    <w:rsid w:val="00774118"/>
    <w:rsid w:val="0077433E"/>
    <w:rsid w:val="007743BD"/>
    <w:rsid w:val="0077475E"/>
    <w:rsid w:val="00775342"/>
    <w:rsid w:val="00775392"/>
    <w:rsid w:val="007754AE"/>
    <w:rsid w:val="00775740"/>
    <w:rsid w:val="00775A43"/>
    <w:rsid w:val="00775C0A"/>
    <w:rsid w:val="007765A3"/>
    <w:rsid w:val="007765E1"/>
    <w:rsid w:val="00776EFF"/>
    <w:rsid w:val="0077777C"/>
    <w:rsid w:val="00781858"/>
    <w:rsid w:val="00781FAC"/>
    <w:rsid w:val="00782A17"/>
    <w:rsid w:val="00782C4E"/>
    <w:rsid w:val="007837EE"/>
    <w:rsid w:val="00783868"/>
    <w:rsid w:val="0078482F"/>
    <w:rsid w:val="00784C78"/>
    <w:rsid w:val="00784DCE"/>
    <w:rsid w:val="00784E26"/>
    <w:rsid w:val="00785028"/>
    <w:rsid w:val="00785CBE"/>
    <w:rsid w:val="00785E60"/>
    <w:rsid w:val="00785FC2"/>
    <w:rsid w:val="0078618B"/>
    <w:rsid w:val="0078734A"/>
    <w:rsid w:val="00787A42"/>
    <w:rsid w:val="0079007B"/>
    <w:rsid w:val="007901CE"/>
    <w:rsid w:val="007901EA"/>
    <w:rsid w:val="00790604"/>
    <w:rsid w:val="0079068D"/>
    <w:rsid w:val="007916D0"/>
    <w:rsid w:val="007916F4"/>
    <w:rsid w:val="00791CB9"/>
    <w:rsid w:val="00791F34"/>
    <w:rsid w:val="00792750"/>
    <w:rsid w:val="007928F0"/>
    <w:rsid w:val="0079290B"/>
    <w:rsid w:val="0079291F"/>
    <w:rsid w:val="007936F3"/>
    <w:rsid w:val="00793936"/>
    <w:rsid w:val="0079437D"/>
    <w:rsid w:val="007946AD"/>
    <w:rsid w:val="00794EA3"/>
    <w:rsid w:val="00795363"/>
    <w:rsid w:val="00795553"/>
    <w:rsid w:val="00795DEC"/>
    <w:rsid w:val="00796770"/>
    <w:rsid w:val="007974E6"/>
    <w:rsid w:val="00797DE9"/>
    <w:rsid w:val="007A02E2"/>
    <w:rsid w:val="007A0971"/>
    <w:rsid w:val="007A0C04"/>
    <w:rsid w:val="007A18A1"/>
    <w:rsid w:val="007A1959"/>
    <w:rsid w:val="007A20A4"/>
    <w:rsid w:val="007A2147"/>
    <w:rsid w:val="007A253C"/>
    <w:rsid w:val="007A2DA4"/>
    <w:rsid w:val="007A3620"/>
    <w:rsid w:val="007A3B60"/>
    <w:rsid w:val="007A53B6"/>
    <w:rsid w:val="007A5B36"/>
    <w:rsid w:val="007A5FDD"/>
    <w:rsid w:val="007A620E"/>
    <w:rsid w:val="007A6C89"/>
    <w:rsid w:val="007A74BD"/>
    <w:rsid w:val="007A7522"/>
    <w:rsid w:val="007A76D4"/>
    <w:rsid w:val="007A78EA"/>
    <w:rsid w:val="007A7D0C"/>
    <w:rsid w:val="007B00DE"/>
    <w:rsid w:val="007B0663"/>
    <w:rsid w:val="007B183D"/>
    <w:rsid w:val="007B20EE"/>
    <w:rsid w:val="007B279D"/>
    <w:rsid w:val="007B2F34"/>
    <w:rsid w:val="007B31BA"/>
    <w:rsid w:val="007B36A7"/>
    <w:rsid w:val="007B4496"/>
    <w:rsid w:val="007B4752"/>
    <w:rsid w:val="007B4777"/>
    <w:rsid w:val="007B48C6"/>
    <w:rsid w:val="007B505C"/>
    <w:rsid w:val="007B5253"/>
    <w:rsid w:val="007B52D1"/>
    <w:rsid w:val="007B5627"/>
    <w:rsid w:val="007B6317"/>
    <w:rsid w:val="007B7620"/>
    <w:rsid w:val="007B78CA"/>
    <w:rsid w:val="007B7DDC"/>
    <w:rsid w:val="007B7F3A"/>
    <w:rsid w:val="007C0303"/>
    <w:rsid w:val="007C03EF"/>
    <w:rsid w:val="007C12ED"/>
    <w:rsid w:val="007C13BF"/>
    <w:rsid w:val="007C1B6A"/>
    <w:rsid w:val="007C2307"/>
    <w:rsid w:val="007C26CD"/>
    <w:rsid w:val="007C2721"/>
    <w:rsid w:val="007C2FCC"/>
    <w:rsid w:val="007C35D9"/>
    <w:rsid w:val="007C399D"/>
    <w:rsid w:val="007C3BE1"/>
    <w:rsid w:val="007C4188"/>
    <w:rsid w:val="007C41A4"/>
    <w:rsid w:val="007C4807"/>
    <w:rsid w:val="007C5171"/>
    <w:rsid w:val="007C579F"/>
    <w:rsid w:val="007C5820"/>
    <w:rsid w:val="007C5852"/>
    <w:rsid w:val="007C58F5"/>
    <w:rsid w:val="007C59B9"/>
    <w:rsid w:val="007C621F"/>
    <w:rsid w:val="007C66BC"/>
    <w:rsid w:val="007C6D82"/>
    <w:rsid w:val="007C75FE"/>
    <w:rsid w:val="007C7666"/>
    <w:rsid w:val="007C7FAF"/>
    <w:rsid w:val="007D0545"/>
    <w:rsid w:val="007D0822"/>
    <w:rsid w:val="007D13A2"/>
    <w:rsid w:val="007D19AD"/>
    <w:rsid w:val="007D1B56"/>
    <w:rsid w:val="007D1D15"/>
    <w:rsid w:val="007D1E96"/>
    <w:rsid w:val="007D31E8"/>
    <w:rsid w:val="007D3AE6"/>
    <w:rsid w:val="007D452D"/>
    <w:rsid w:val="007D5642"/>
    <w:rsid w:val="007D5AD0"/>
    <w:rsid w:val="007D70DD"/>
    <w:rsid w:val="007D74D5"/>
    <w:rsid w:val="007E072A"/>
    <w:rsid w:val="007E0DD0"/>
    <w:rsid w:val="007E0EF3"/>
    <w:rsid w:val="007E1064"/>
    <w:rsid w:val="007E1951"/>
    <w:rsid w:val="007E20B4"/>
    <w:rsid w:val="007E2AEB"/>
    <w:rsid w:val="007E32BC"/>
    <w:rsid w:val="007E34A5"/>
    <w:rsid w:val="007E4739"/>
    <w:rsid w:val="007E5106"/>
    <w:rsid w:val="007E56B1"/>
    <w:rsid w:val="007E6C02"/>
    <w:rsid w:val="007E6DB3"/>
    <w:rsid w:val="007E6F0B"/>
    <w:rsid w:val="007E6FE9"/>
    <w:rsid w:val="007F0234"/>
    <w:rsid w:val="007F060A"/>
    <w:rsid w:val="007F061D"/>
    <w:rsid w:val="007F0DF1"/>
    <w:rsid w:val="007F1178"/>
    <w:rsid w:val="007F198C"/>
    <w:rsid w:val="007F2479"/>
    <w:rsid w:val="007F26EB"/>
    <w:rsid w:val="007F2710"/>
    <w:rsid w:val="007F27EF"/>
    <w:rsid w:val="007F2B70"/>
    <w:rsid w:val="007F2E3F"/>
    <w:rsid w:val="007F365A"/>
    <w:rsid w:val="007F3674"/>
    <w:rsid w:val="007F39F8"/>
    <w:rsid w:val="007F40C1"/>
    <w:rsid w:val="007F446B"/>
    <w:rsid w:val="007F5899"/>
    <w:rsid w:val="007F5B9D"/>
    <w:rsid w:val="007F5F99"/>
    <w:rsid w:val="007F60B0"/>
    <w:rsid w:val="007F643D"/>
    <w:rsid w:val="007F66BD"/>
    <w:rsid w:val="007F7CBF"/>
    <w:rsid w:val="0080058A"/>
    <w:rsid w:val="00800E4A"/>
    <w:rsid w:val="008010B5"/>
    <w:rsid w:val="00801684"/>
    <w:rsid w:val="008018FB"/>
    <w:rsid w:val="00801B3A"/>
    <w:rsid w:val="00802245"/>
    <w:rsid w:val="00802B61"/>
    <w:rsid w:val="00803C96"/>
    <w:rsid w:val="00804DE9"/>
    <w:rsid w:val="0080503C"/>
    <w:rsid w:val="008064C5"/>
    <w:rsid w:val="008067E7"/>
    <w:rsid w:val="00806B9A"/>
    <w:rsid w:val="00807316"/>
    <w:rsid w:val="00807B18"/>
    <w:rsid w:val="008102CC"/>
    <w:rsid w:val="0081101A"/>
    <w:rsid w:val="00812390"/>
    <w:rsid w:val="008124B2"/>
    <w:rsid w:val="00813724"/>
    <w:rsid w:val="00813D51"/>
    <w:rsid w:val="00816325"/>
    <w:rsid w:val="00817122"/>
    <w:rsid w:val="00817CE7"/>
    <w:rsid w:val="0082091F"/>
    <w:rsid w:val="00820A2D"/>
    <w:rsid w:val="00820B5B"/>
    <w:rsid w:val="00820B5E"/>
    <w:rsid w:val="008223FA"/>
    <w:rsid w:val="00822B8A"/>
    <w:rsid w:val="0082327E"/>
    <w:rsid w:val="00824203"/>
    <w:rsid w:val="00824369"/>
    <w:rsid w:val="00824683"/>
    <w:rsid w:val="008252C7"/>
    <w:rsid w:val="00825534"/>
    <w:rsid w:val="008257C2"/>
    <w:rsid w:val="00826186"/>
    <w:rsid w:val="0082696E"/>
    <w:rsid w:val="00826A2A"/>
    <w:rsid w:val="00826BCB"/>
    <w:rsid w:val="00826C59"/>
    <w:rsid w:val="008279BC"/>
    <w:rsid w:val="00827A21"/>
    <w:rsid w:val="00827A80"/>
    <w:rsid w:val="008302A8"/>
    <w:rsid w:val="00830558"/>
    <w:rsid w:val="008315D1"/>
    <w:rsid w:val="0083332A"/>
    <w:rsid w:val="00833484"/>
    <w:rsid w:val="00833619"/>
    <w:rsid w:val="0083494D"/>
    <w:rsid w:val="00834B70"/>
    <w:rsid w:val="00834C45"/>
    <w:rsid w:val="00834F7C"/>
    <w:rsid w:val="00835630"/>
    <w:rsid w:val="008357F5"/>
    <w:rsid w:val="00836248"/>
    <w:rsid w:val="00836ABA"/>
    <w:rsid w:val="00836F99"/>
    <w:rsid w:val="00837C27"/>
    <w:rsid w:val="008401D0"/>
    <w:rsid w:val="00840A32"/>
    <w:rsid w:val="008410D7"/>
    <w:rsid w:val="0084125C"/>
    <w:rsid w:val="00841F2E"/>
    <w:rsid w:val="00842680"/>
    <w:rsid w:val="00843138"/>
    <w:rsid w:val="0084342C"/>
    <w:rsid w:val="008434CD"/>
    <w:rsid w:val="00844CE0"/>
    <w:rsid w:val="00844DE8"/>
    <w:rsid w:val="00844EE3"/>
    <w:rsid w:val="008463BC"/>
    <w:rsid w:val="00846975"/>
    <w:rsid w:val="008469C0"/>
    <w:rsid w:val="00846ADF"/>
    <w:rsid w:val="00846B9B"/>
    <w:rsid w:val="008472BB"/>
    <w:rsid w:val="0084790E"/>
    <w:rsid w:val="008502FA"/>
    <w:rsid w:val="00850A13"/>
    <w:rsid w:val="00850AD5"/>
    <w:rsid w:val="00850B8D"/>
    <w:rsid w:val="00850D37"/>
    <w:rsid w:val="008511D4"/>
    <w:rsid w:val="00851FC4"/>
    <w:rsid w:val="00852337"/>
    <w:rsid w:val="0085242B"/>
    <w:rsid w:val="00852BD9"/>
    <w:rsid w:val="00852E6D"/>
    <w:rsid w:val="00852E83"/>
    <w:rsid w:val="00853293"/>
    <w:rsid w:val="008542AF"/>
    <w:rsid w:val="0085575C"/>
    <w:rsid w:val="008558D8"/>
    <w:rsid w:val="00855A6B"/>
    <w:rsid w:val="00855B18"/>
    <w:rsid w:val="00856273"/>
    <w:rsid w:val="008567A6"/>
    <w:rsid w:val="00856CF5"/>
    <w:rsid w:val="00856F80"/>
    <w:rsid w:val="00857C4A"/>
    <w:rsid w:val="008601CA"/>
    <w:rsid w:val="008612CF"/>
    <w:rsid w:val="008615D2"/>
    <w:rsid w:val="00862473"/>
    <w:rsid w:val="00862545"/>
    <w:rsid w:val="00862BE6"/>
    <w:rsid w:val="0086335B"/>
    <w:rsid w:val="00863610"/>
    <w:rsid w:val="008637DF"/>
    <w:rsid w:val="008637E0"/>
    <w:rsid w:val="00863E4F"/>
    <w:rsid w:val="008645DB"/>
    <w:rsid w:val="0086467F"/>
    <w:rsid w:val="0086468A"/>
    <w:rsid w:val="008646A4"/>
    <w:rsid w:val="008647CC"/>
    <w:rsid w:val="00865653"/>
    <w:rsid w:val="00865B4F"/>
    <w:rsid w:val="00865B7A"/>
    <w:rsid w:val="0086604F"/>
    <w:rsid w:val="00866934"/>
    <w:rsid w:val="00871034"/>
    <w:rsid w:val="00871591"/>
    <w:rsid w:val="00871695"/>
    <w:rsid w:val="00871838"/>
    <w:rsid w:val="0087333B"/>
    <w:rsid w:val="008748A7"/>
    <w:rsid w:val="00875C2F"/>
    <w:rsid w:val="00876018"/>
    <w:rsid w:val="008765EA"/>
    <w:rsid w:val="0087692F"/>
    <w:rsid w:val="00876ACA"/>
    <w:rsid w:val="00876DE4"/>
    <w:rsid w:val="00877714"/>
    <w:rsid w:val="008779FA"/>
    <w:rsid w:val="008800E6"/>
    <w:rsid w:val="0088036A"/>
    <w:rsid w:val="008808E3"/>
    <w:rsid w:val="00881261"/>
    <w:rsid w:val="00881277"/>
    <w:rsid w:val="0088171C"/>
    <w:rsid w:val="00881C01"/>
    <w:rsid w:val="00882928"/>
    <w:rsid w:val="00882BB9"/>
    <w:rsid w:val="00883310"/>
    <w:rsid w:val="00883963"/>
    <w:rsid w:val="00883C4C"/>
    <w:rsid w:val="00883EBB"/>
    <w:rsid w:val="00884B4E"/>
    <w:rsid w:val="00884BE7"/>
    <w:rsid w:val="00884D7C"/>
    <w:rsid w:val="0088515D"/>
    <w:rsid w:val="00885322"/>
    <w:rsid w:val="00885FED"/>
    <w:rsid w:val="00886242"/>
    <w:rsid w:val="008868D4"/>
    <w:rsid w:val="00886E68"/>
    <w:rsid w:val="008870E5"/>
    <w:rsid w:val="00887965"/>
    <w:rsid w:val="00887D76"/>
    <w:rsid w:val="00887DB8"/>
    <w:rsid w:val="00887F48"/>
    <w:rsid w:val="00887FC8"/>
    <w:rsid w:val="00890A82"/>
    <w:rsid w:val="00890E19"/>
    <w:rsid w:val="00890E72"/>
    <w:rsid w:val="00890EF8"/>
    <w:rsid w:val="00891538"/>
    <w:rsid w:val="008918F7"/>
    <w:rsid w:val="00891DC9"/>
    <w:rsid w:val="0089256E"/>
    <w:rsid w:val="008927CC"/>
    <w:rsid w:val="00892C95"/>
    <w:rsid w:val="00892DC5"/>
    <w:rsid w:val="00893543"/>
    <w:rsid w:val="00893B7D"/>
    <w:rsid w:val="00894154"/>
    <w:rsid w:val="00895D66"/>
    <w:rsid w:val="00896922"/>
    <w:rsid w:val="00896A32"/>
    <w:rsid w:val="0089727E"/>
    <w:rsid w:val="00897713"/>
    <w:rsid w:val="00897726"/>
    <w:rsid w:val="008A01DC"/>
    <w:rsid w:val="008A1395"/>
    <w:rsid w:val="008A1E01"/>
    <w:rsid w:val="008A21DB"/>
    <w:rsid w:val="008A23E5"/>
    <w:rsid w:val="008A30BD"/>
    <w:rsid w:val="008A34AF"/>
    <w:rsid w:val="008A35F6"/>
    <w:rsid w:val="008A3826"/>
    <w:rsid w:val="008A38C6"/>
    <w:rsid w:val="008A4004"/>
    <w:rsid w:val="008A4ADA"/>
    <w:rsid w:val="008A5124"/>
    <w:rsid w:val="008A5274"/>
    <w:rsid w:val="008A55CB"/>
    <w:rsid w:val="008A5F41"/>
    <w:rsid w:val="008A62B0"/>
    <w:rsid w:val="008A6CA6"/>
    <w:rsid w:val="008A7B97"/>
    <w:rsid w:val="008B08EC"/>
    <w:rsid w:val="008B09CE"/>
    <w:rsid w:val="008B0A13"/>
    <w:rsid w:val="008B0C2E"/>
    <w:rsid w:val="008B0F08"/>
    <w:rsid w:val="008B2A64"/>
    <w:rsid w:val="008B2C85"/>
    <w:rsid w:val="008B3283"/>
    <w:rsid w:val="008B34E3"/>
    <w:rsid w:val="008B38E2"/>
    <w:rsid w:val="008B44A2"/>
    <w:rsid w:val="008B55F9"/>
    <w:rsid w:val="008B56D9"/>
    <w:rsid w:val="008B5A07"/>
    <w:rsid w:val="008B6D92"/>
    <w:rsid w:val="008B71D6"/>
    <w:rsid w:val="008B782D"/>
    <w:rsid w:val="008B7F83"/>
    <w:rsid w:val="008C0132"/>
    <w:rsid w:val="008C039B"/>
    <w:rsid w:val="008C0AB0"/>
    <w:rsid w:val="008C0B49"/>
    <w:rsid w:val="008C13D7"/>
    <w:rsid w:val="008C254D"/>
    <w:rsid w:val="008C3264"/>
    <w:rsid w:val="008C356F"/>
    <w:rsid w:val="008C35DF"/>
    <w:rsid w:val="008C3686"/>
    <w:rsid w:val="008C403C"/>
    <w:rsid w:val="008C4787"/>
    <w:rsid w:val="008C4DC7"/>
    <w:rsid w:val="008C4F56"/>
    <w:rsid w:val="008C5668"/>
    <w:rsid w:val="008C5898"/>
    <w:rsid w:val="008C6404"/>
    <w:rsid w:val="008C7031"/>
    <w:rsid w:val="008C7058"/>
    <w:rsid w:val="008C7AB1"/>
    <w:rsid w:val="008C7B65"/>
    <w:rsid w:val="008C7E83"/>
    <w:rsid w:val="008D0586"/>
    <w:rsid w:val="008D2787"/>
    <w:rsid w:val="008D2AFC"/>
    <w:rsid w:val="008D3268"/>
    <w:rsid w:val="008D4078"/>
    <w:rsid w:val="008D44E3"/>
    <w:rsid w:val="008D46C8"/>
    <w:rsid w:val="008D491A"/>
    <w:rsid w:val="008D4BA2"/>
    <w:rsid w:val="008D4E8B"/>
    <w:rsid w:val="008D4F4F"/>
    <w:rsid w:val="008D59B1"/>
    <w:rsid w:val="008D5FBB"/>
    <w:rsid w:val="008D63A1"/>
    <w:rsid w:val="008D6774"/>
    <w:rsid w:val="008D71BB"/>
    <w:rsid w:val="008D78DA"/>
    <w:rsid w:val="008D7F2F"/>
    <w:rsid w:val="008E06E0"/>
    <w:rsid w:val="008E0AA5"/>
    <w:rsid w:val="008E0B1A"/>
    <w:rsid w:val="008E102E"/>
    <w:rsid w:val="008E1394"/>
    <w:rsid w:val="008E1454"/>
    <w:rsid w:val="008E1C43"/>
    <w:rsid w:val="008E2839"/>
    <w:rsid w:val="008E2F1A"/>
    <w:rsid w:val="008E2FC1"/>
    <w:rsid w:val="008E34E5"/>
    <w:rsid w:val="008E3787"/>
    <w:rsid w:val="008E401A"/>
    <w:rsid w:val="008E474D"/>
    <w:rsid w:val="008E5037"/>
    <w:rsid w:val="008E6FE4"/>
    <w:rsid w:val="008E7E62"/>
    <w:rsid w:val="008F03E3"/>
    <w:rsid w:val="008F0902"/>
    <w:rsid w:val="008F1212"/>
    <w:rsid w:val="008F16BD"/>
    <w:rsid w:val="008F1FBD"/>
    <w:rsid w:val="008F2095"/>
    <w:rsid w:val="008F2689"/>
    <w:rsid w:val="008F271A"/>
    <w:rsid w:val="008F27C9"/>
    <w:rsid w:val="008F2E4D"/>
    <w:rsid w:val="008F37C3"/>
    <w:rsid w:val="008F3907"/>
    <w:rsid w:val="008F3AC9"/>
    <w:rsid w:val="008F3CEA"/>
    <w:rsid w:val="008F42A3"/>
    <w:rsid w:val="008F455F"/>
    <w:rsid w:val="008F539A"/>
    <w:rsid w:val="008F5EBF"/>
    <w:rsid w:val="008F66E6"/>
    <w:rsid w:val="008F6D5E"/>
    <w:rsid w:val="008F7DA7"/>
    <w:rsid w:val="008F7FA7"/>
    <w:rsid w:val="00900558"/>
    <w:rsid w:val="0090076D"/>
    <w:rsid w:val="00900E1F"/>
    <w:rsid w:val="00901376"/>
    <w:rsid w:val="0090150B"/>
    <w:rsid w:val="00901BC3"/>
    <w:rsid w:val="009028AF"/>
    <w:rsid w:val="00902CB9"/>
    <w:rsid w:val="00902F82"/>
    <w:rsid w:val="0090301F"/>
    <w:rsid w:val="00903671"/>
    <w:rsid w:val="00903A0C"/>
    <w:rsid w:val="00903A98"/>
    <w:rsid w:val="00904A66"/>
    <w:rsid w:val="00904F58"/>
    <w:rsid w:val="00905105"/>
    <w:rsid w:val="0090545F"/>
    <w:rsid w:val="00905BAE"/>
    <w:rsid w:val="00905BC5"/>
    <w:rsid w:val="00905C67"/>
    <w:rsid w:val="00905CB5"/>
    <w:rsid w:val="00906384"/>
    <w:rsid w:val="009065D1"/>
    <w:rsid w:val="00906B03"/>
    <w:rsid w:val="0090750A"/>
    <w:rsid w:val="009109A8"/>
    <w:rsid w:val="00910E0E"/>
    <w:rsid w:val="0091152B"/>
    <w:rsid w:val="009124C8"/>
    <w:rsid w:val="00912C63"/>
    <w:rsid w:val="00912EDC"/>
    <w:rsid w:val="009134A6"/>
    <w:rsid w:val="00913BF2"/>
    <w:rsid w:val="00913D20"/>
    <w:rsid w:val="0091649C"/>
    <w:rsid w:val="00916C29"/>
    <w:rsid w:val="00917E0E"/>
    <w:rsid w:val="00920894"/>
    <w:rsid w:val="009208A9"/>
    <w:rsid w:val="00920C24"/>
    <w:rsid w:val="009212A9"/>
    <w:rsid w:val="009216A0"/>
    <w:rsid w:val="00921828"/>
    <w:rsid w:val="009219F1"/>
    <w:rsid w:val="00923703"/>
    <w:rsid w:val="00923F44"/>
    <w:rsid w:val="009243EB"/>
    <w:rsid w:val="00924C40"/>
    <w:rsid w:val="00924F95"/>
    <w:rsid w:val="009256DC"/>
    <w:rsid w:val="0092594D"/>
    <w:rsid w:val="00925C43"/>
    <w:rsid w:val="00926153"/>
    <w:rsid w:val="00926953"/>
    <w:rsid w:val="00926B6A"/>
    <w:rsid w:val="00926D8A"/>
    <w:rsid w:val="00926FB3"/>
    <w:rsid w:val="00927EC2"/>
    <w:rsid w:val="00931F21"/>
    <w:rsid w:val="00932568"/>
    <w:rsid w:val="00932FCB"/>
    <w:rsid w:val="0093305B"/>
    <w:rsid w:val="009339F1"/>
    <w:rsid w:val="00933A7B"/>
    <w:rsid w:val="00934176"/>
    <w:rsid w:val="009344A6"/>
    <w:rsid w:val="00934D47"/>
    <w:rsid w:val="00934D6E"/>
    <w:rsid w:val="00935648"/>
    <w:rsid w:val="009375EB"/>
    <w:rsid w:val="00940394"/>
    <w:rsid w:val="0094049D"/>
    <w:rsid w:val="00940FE7"/>
    <w:rsid w:val="009410E8"/>
    <w:rsid w:val="00942173"/>
    <w:rsid w:val="00942662"/>
    <w:rsid w:val="00942E8B"/>
    <w:rsid w:val="009434BC"/>
    <w:rsid w:val="0094351F"/>
    <w:rsid w:val="00943831"/>
    <w:rsid w:val="00943C21"/>
    <w:rsid w:val="0094455D"/>
    <w:rsid w:val="009454EC"/>
    <w:rsid w:val="009457D9"/>
    <w:rsid w:val="00946FFE"/>
    <w:rsid w:val="009470E8"/>
    <w:rsid w:val="009471C4"/>
    <w:rsid w:val="0094733E"/>
    <w:rsid w:val="009475FC"/>
    <w:rsid w:val="00947D7F"/>
    <w:rsid w:val="00947D9B"/>
    <w:rsid w:val="009506ED"/>
    <w:rsid w:val="00950F82"/>
    <w:rsid w:val="0095123D"/>
    <w:rsid w:val="00951793"/>
    <w:rsid w:val="00951BC9"/>
    <w:rsid w:val="00951D88"/>
    <w:rsid w:val="00952128"/>
    <w:rsid w:val="009524B1"/>
    <w:rsid w:val="0095276F"/>
    <w:rsid w:val="00952A6F"/>
    <w:rsid w:val="00952BB7"/>
    <w:rsid w:val="00952D07"/>
    <w:rsid w:val="00952F5B"/>
    <w:rsid w:val="0095398C"/>
    <w:rsid w:val="00953CFE"/>
    <w:rsid w:val="009540A4"/>
    <w:rsid w:val="00954B01"/>
    <w:rsid w:val="00954C96"/>
    <w:rsid w:val="00955627"/>
    <w:rsid w:val="00956825"/>
    <w:rsid w:val="00956C35"/>
    <w:rsid w:val="00956ECE"/>
    <w:rsid w:val="009579B4"/>
    <w:rsid w:val="00957E9F"/>
    <w:rsid w:val="00961DCB"/>
    <w:rsid w:val="0096301C"/>
    <w:rsid w:val="00963138"/>
    <w:rsid w:val="009633B3"/>
    <w:rsid w:val="009634AC"/>
    <w:rsid w:val="0096416D"/>
    <w:rsid w:val="00964B74"/>
    <w:rsid w:val="00964BED"/>
    <w:rsid w:val="00964D12"/>
    <w:rsid w:val="00964E9C"/>
    <w:rsid w:val="00965316"/>
    <w:rsid w:val="009656A1"/>
    <w:rsid w:val="009666FE"/>
    <w:rsid w:val="00967AA8"/>
    <w:rsid w:val="00970370"/>
    <w:rsid w:val="00970716"/>
    <w:rsid w:val="00970721"/>
    <w:rsid w:val="00970896"/>
    <w:rsid w:val="0097122C"/>
    <w:rsid w:val="009718E0"/>
    <w:rsid w:val="00971B69"/>
    <w:rsid w:val="009728A7"/>
    <w:rsid w:val="00973017"/>
    <w:rsid w:val="00973100"/>
    <w:rsid w:val="00973B25"/>
    <w:rsid w:val="00973ED4"/>
    <w:rsid w:val="00974097"/>
    <w:rsid w:val="009742EE"/>
    <w:rsid w:val="00974329"/>
    <w:rsid w:val="00974438"/>
    <w:rsid w:val="00974819"/>
    <w:rsid w:val="00974E45"/>
    <w:rsid w:val="00976563"/>
    <w:rsid w:val="00976CCE"/>
    <w:rsid w:val="00976E53"/>
    <w:rsid w:val="00976FBE"/>
    <w:rsid w:val="00977310"/>
    <w:rsid w:val="00977EBE"/>
    <w:rsid w:val="009807C0"/>
    <w:rsid w:val="0098080F"/>
    <w:rsid w:val="00981A27"/>
    <w:rsid w:val="00982267"/>
    <w:rsid w:val="00982A48"/>
    <w:rsid w:val="00982D80"/>
    <w:rsid w:val="0098310E"/>
    <w:rsid w:val="00984558"/>
    <w:rsid w:val="00984A20"/>
    <w:rsid w:val="00984E6D"/>
    <w:rsid w:val="00985121"/>
    <w:rsid w:val="009859A6"/>
    <w:rsid w:val="00985EC0"/>
    <w:rsid w:val="0098626F"/>
    <w:rsid w:val="009865E4"/>
    <w:rsid w:val="00986836"/>
    <w:rsid w:val="00986ED4"/>
    <w:rsid w:val="009871A9"/>
    <w:rsid w:val="009878E1"/>
    <w:rsid w:val="00990254"/>
    <w:rsid w:val="00990307"/>
    <w:rsid w:val="00990A12"/>
    <w:rsid w:val="00990BDD"/>
    <w:rsid w:val="009919F5"/>
    <w:rsid w:val="009925F9"/>
    <w:rsid w:val="00992809"/>
    <w:rsid w:val="00992F2E"/>
    <w:rsid w:val="00993E09"/>
    <w:rsid w:val="00993F96"/>
    <w:rsid w:val="00994112"/>
    <w:rsid w:val="0099437B"/>
    <w:rsid w:val="00994898"/>
    <w:rsid w:val="00995017"/>
    <w:rsid w:val="009954F7"/>
    <w:rsid w:val="00996F8C"/>
    <w:rsid w:val="0099712E"/>
    <w:rsid w:val="00997558"/>
    <w:rsid w:val="009A01BC"/>
    <w:rsid w:val="009A03A6"/>
    <w:rsid w:val="009A1034"/>
    <w:rsid w:val="009A10BB"/>
    <w:rsid w:val="009A17E2"/>
    <w:rsid w:val="009A1AC8"/>
    <w:rsid w:val="009A1B40"/>
    <w:rsid w:val="009A27F3"/>
    <w:rsid w:val="009A2D45"/>
    <w:rsid w:val="009A2EDF"/>
    <w:rsid w:val="009A3462"/>
    <w:rsid w:val="009A35C0"/>
    <w:rsid w:val="009A3A8C"/>
    <w:rsid w:val="009A3C9F"/>
    <w:rsid w:val="009A4ACD"/>
    <w:rsid w:val="009A4DC7"/>
    <w:rsid w:val="009A5215"/>
    <w:rsid w:val="009A5A39"/>
    <w:rsid w:val="009A6362"/>
    <w:rsid w:val="009A653C"/>
    <w:rsid w:val="009A704F"/>
    <w:rsid w:val="009B0CB7"/>
    <w:rsid w:val="009B0E49"/>
    <w:rsid w:val="009B1A62"/>
    <w:rsid w:val="009B1B3E"/>
    <w:rsid w:val="009B1E9B"/>
    <w:rsid w:val="009B265C"/>
    <w:rsid w:val="009B37A3"/>
    <w:rsid w:val="009B4623"/>
    <w:rsid w:val="009B47C4"/>
    <w:rsid w:val="009B4C09"/>
    <w:rsid w:val="009B4D95"/>
    <w:rsid w:val="009B5292"/>
    <w:rsid w:val="009B5305"/>
    <w:rsid w:val="009B5522"/>
    <w:rsid w:val="009B57BD"/>
    <w:rsid w:val="009B5D0C"/>
    <w:rsid w:val="009B5E36"/>
    <w:rsid w:val="009B6786"/>
    <w:rsid w:val="009B6C10"/>
    <w:rsid w:val="009B70B7"/>
    <w:rsid w:val="009B7557"/>
    <w:rsid w:val="009B7BB2"/>
    <w:rsid w:val="009B7F6B"/>
    <w:rsid w:val="009C03CD"/>
    <w:rsid w:val="009C0696"/>
    <w:rsid w:val="009C0E13"/>
    <w:rsid w:val="009C0EB0"/>
    <w:rsid w:val="009C1022"/>
    <w:rsid w:val="009C116F"/>
    <w:rsid w:val="009C2BAE"/>
    <w:rsid w:val="009C322F"/>
    <w:rsid w:val="009C3AD1"/>
    <w:rsid w:val="009C4292"/>
    <w:rsid w:val="009C4D0C"/>
    <w:rsid w:val="009C5987"/>
    <w:rsid w:val="009C5A0C"/>
    <w:rsid w:val="009C668A"/>
    <w:rsid w:val="009C68B5"/>
    <w:rsid w:val="009C69B0"/>
    <w:rsid w:val="009C7443"/>
    <w:rsid w:val="009C78E1"/>
    <w:rsid w:val="009C79BF"/>
    <w:rsid w:val="009C7A7E"/>
    <w:rsid w:val="009C7ED7"/>
    <w:rsid w:val="009D0151"/>
    <w:rsid w:val="009D0895"/>
    <w:rsid w:val="009D12D4"/>
    <w:rsid w:val="009D185C"/>
    <w:rsid w:val="009D1D3C"/>
    <w:rsid w:val="009D1ECE"/>
    <w:rsid w:val="009D1F43"/>
    <w:rsid w:val="009D2041"/>
    <w:rsid w:val="009D21F8"/>
    <w:rsid w:val="009D2571"/>
    <w:rsid w:val="009D2A66"/>
    <w:rsid w:val="009D35A6"/>
    <w:rsid w:val="009D37FC"/>
    <w:rsid w:val="009D3CB6"/>
    <w:rsid w:val="009D3EF0"/>
    <w:rsid w:val="009D47E6"/>
    <w:rsid w:val="009D5BCA"/>
    <w:rsid w:val="009D6FF5"/>
    <w:rsid w:val="009D768A"/>
    <w:rsid w:val="009D7883"/>
    <w:rsid w:val="009D7CDE"/>
    <w:rsid w:val="009E007A"/>
    <w:rsid w:val="009E0459"/>
    <w:rsid w:val="009E0621"/>
    <w:rsid w:val="009E14C6"/>
    <w:rsid w:val="009E1683"/>
    <w:rsid w:val="009E1B2E"/>
    <w:rsid w:val="009E1FAC"/>
    <w:rsid w:val="009E279C"/>
    <w:rsid w:val="009E3373"/>
    <w:rsid w:val="009E3462"/>
    <w:rsid w:val="009E3CF1"/>
    <w:rsid w:val="009E3D4C"/>
    <w:rsid w:val="009E4156"/>
    <w:rsid w:val="009E5C40"/>
    <w:rsid w:val="009E604A"/>
    <w:rsid w:val="009E70E8"/>
    <w:rsid w:val="009E77F4"/>
    <w:rsid w:val="009E7EA8"/>
    <w:rsid w:val="009E7EDC"/>
    <w:rsid w:val="009F05AA"/>
    <w:rsid w:val="009F0669"/>
    <w:rsid w:val="009F0720"/>
    <w:rsid w:val="009F1520"/>
    <w:rsid w:val="009F15D4"/>
    <w:rsid w:val="009F1BF6"/>
    <w:rsid w:val="009F224F"/>
    <w:rsid w:val="009F2C35"/>
    <w:rsid w:val="009F3881"/>
    <w:rsid w:val="009F4909"/>
    <w:rsid w:val="009F4AF4"/>
    <w:rsid w:val="009F4EAE"/>
    <w:rsid w:val="009F4F77"/>
    <w:rsid w:val="009F4FAF"/>
    <w:rsid w:val="009F500E"/>
    <w:rsid w:val="009F5949"/>
    <w:rsid w:val="009F690F"/>
    <w:rsid w:val="009F6F49"/>
    <w:rsid w:val="009F6F7D"/>
    <w:rsid w:val="009F7C7C"/>
    <w:rsid w:val="00A001DB"/>
    <w:rsid w:val="00A00D0E"/>
    <w:rsid w:val="00A01AC3"/>
    <w:rsid w:val="00A02177"/>
    <w:rsid w:val="00A023A2"/>
    <w:rsid w:val="00A02783"/>
    <w:rsid w:val="00A02948"/>
    <w:rsid w:val="00A03077"/>
    <w:rsid w:val="00A0393C"/>
    <w:rsid w:val="00A04205"/>
    <w:rsid w:val="00A047FA"/>
    <w:rsid w:val="00A04973"/>
    <w:rsid w:val="00A05271"/>
    <w:rsid w:val="00A052E3"/>
    <w:rsid w:val="00A0560B"/>
    <w:rsid w:val="00A0590F"/>
    <w:rsid w:val="00A07735"/>
    <w:rsid w:val="00A0788D"/>
    <w:rsid w:val="00A078F4"/>
    <w:rsid w:val="00A07E80"/>
    <w:rsid w:val="00A1042E"/>
    <w:rsid w:val="00A108F6"/>
    <w:rsid w:val="00A10DC1"/>
    <w:rsid w:val="00A111F0"/>
    <w:rsid w:val="00A112FD"/>
    <w:rsid w:val="00A11977"/>
    <w:rsid w:val="00A11D72"/>
    <w:rsid w:val="00A132F7"/>
    <w:rsid w:val="00A136F6"/>
    <w:rsid w:val="00A1385F"/>
    <w:rsid w:val="00A13B8F"/>
    <w:rsid w:val="00A1404F"/>
    <w:rsid w:val="00A1436F"/>
    <w:rsid w:val="00A14DEA"/>
    <w:rsid w:val="00A15DF1"/>
    <w:rsid w:val="00A15F35"/>
    <w:rsid w:val="00A15F47"/>
    <w:rsid w:val="00A16CE7"/>
    <w:rsid w:val="00A16FA4"/>
    <w:rsid w:val="00A17235"/>
    <w:rsid w:val="00A17653"/>
    <w:rsid w:val="00A17BD1"/>
    <w:rsid w:val="00A17D40"/>
    <w:rsid w:val="00A20BB0"/>
    <w:rsid w:val="00A21714"/>
    <w:rsid w:val="00A2234E"/>
    <w:rsid w:val="00A2287E"/>
    <w:rsid w:val="00A23499"/>
    <w:rsid w:val="00A237CD"/>
    <w:rsid w:val="00A23F69"/>
    <w:rsid w:val="00A241C3"/>
    <w:rsid w:val="00A2432E"/>
    <w:rsid w:val="00A2482D"/>
    <w:rsid w:val="00A25DD4"/>
    <w:rsid w:val="00A26206"/>
    <w:rsid w:val="00A26481"/>
    <w:rsid w:val="00A27611"/>
    <w:rsid w:val="00A27750"/>
    <w:rsid w:val="00A27B89"/>
    <w:rsid w:val="00A27CE3"/>
    <w:rsid w:val="00A305DE"/>
    <w:rsid w:val="00A31206"/>
    <w:rsid w:val="00A31D72"/>
    <w:rsid w:val="00A3233B"/>
    <w:rsid w:val="00A32C79"/>
    <w:rsid w:val="00A331AD"/>
    <w:rsid w:val="00A335A1"/>
    <w:rsid w:val="00A33BE9"/>
    <w:rsid w:val="00A34700"/>
    <w:rsid w:val="00A34B72"/>
    <w:rsid w:val="00A34D85"/>
    <w:rsid w:val="00A354CB"/>
    <w:rsid w:val="00A356DB"/>
    <w:rsid w:val="00A356DF"/>
    <w:rsid w:val="00A358BA"/>
    <w:rsid w:val="00A364B9"/>
    <w:rsid w:val="00A376AB"/>
    <w:rsid w:val="00A37C77"/>
    <w:rsid w:val="00A40079"/>
    <w:rsid w:val="00A40549"/>
    <w:rsid w:val="00A40B24"/>
    <w:rsid w:val="00A40C45"/>
    <w:rsid w:val="00A41641"/>
    <w:rsid w:val="00A41D8B"/>
    <w:rsid w:val="00A42288"/>
    <w:rsid w:val="00A42ACC"/>
    <w:rsid w:val="00A43B50"/>
    <w:rsid w:val="00A4556B"/>
    <w:rsid w:val="00A46020"/>
    <w:rsid w:val="00A46026"/>
    <w:rsid w:val="00A46347"/>
    <w:rsid w:val="00A466A4"/>
    <w:rsid w:val="00A468AB"/>
    <w:rsid w:val="00A46FB2"/>
    <w:rsid w:val="00A47059"/>
    <w:rsid w:val="00A477DA"/>
    <w:rsid w:val="00A479AF"/>
    <w:rsid w:val="00A47DB3"/>
    <w:rsid w:val="00A47E4A"/>
    <w:rsid w:val="00A52176"/>
    <w:rsid w:val="00A535CF"/>
    <w:rsid w:val="00A538BD"/>
    <w:rsid w:val="00A546FA"/>
    <w:rsid w:val="00A54DD3"/>
    <w:rsid w:val="00A54EF2"/>
    <w:rsid w:val="00A552FE"/>
    <w:rsid w:val="00A558DF"/>
    <w:rsid w:val="00A55A39"/>
    <w:rsid w:val="00A55A9F"/>
    <w:rsid w:val="00A579B5"/>
    <w:rsid w:val="00A603F2"/>
    <w:rsid w:val="00A60602"/>
    <w:rsid w:val="00A607A3"/>
    <w:rsid w:val="00A60C28"/>
    <w:rsid w:val="00A6115C"/>
    <w:rsid w:val="00A61BC1"/>
    <w:rsid w:val="00A61FF2"/>
    <w:rsid w:val="00A6306A"/>
    <w:rsid w:val="00A63669"/>
    <w:rsid w:val="00A639BE"/>
    <w:rsid w:val="00A63EAA"/>
    <w:rsid w:val="00A660FD"/>
    <w:rsid w:val="00A662F1"/>
    <w:rsid w:val="00A66C8A"/>
    <w:rsid w:val="00A66E15"/>
    <w:rsid w:val="00A674E9"/>
    <w:rsid w:val="00A6763D"/>
    <w:rsid w:val="00A67907"/>
    <w:rsid w:val="00A67CEC"/>
    <w:rsid w:val="00A67DBE"/>
    <w:rsid w:val="00A67F00"/>
    <w:rsid w:val="00A67F03"/>
    <w:rsid w:val="00A707CA"/>
    <w:rsid w:val="00A70A61"/>
    <w:rsid w:val="00A713B6"/>
    <w:rsid w:val="00A7274F"/>
    <w:rsid w:val="00A729BD"/>
    <w:rsid w:val="00A72AC1"/>
    <w:rsid w:val="00A73D0F"/>
    <w:rsid w:val="00A7456F"/>
    <w:rsid w:val="00A74922"/>
    <w:rsid w:val="00A74E38"/>
    <w:rsid w:val="00A74E89"/>
    <w:rsid w:val="00A74ED0"/>
    <w:rsid w:val="00A76134"/>
    <w:rsid w:val="00A763C7"/>
    <w:rsid w:val="00A768B9"/>
    <w:rsid w:val="00A76A15"/>
    <w:rsid w:val="00A76B8F"/>
    <w:rsid w:val="00A77254"/>
    <w:rsid w:val="00A77897"/>
    <w:rsid w:val="00A778CA"/>
    <w:rsid w:val="00A808C3"/>
    <w:rsid w:val="00A81687"/>
    <w:rsid w:val="00A8197E"/>
    <w:rsid w:val="00A81C39"/>
    <w:rsid w:val="00A82378"/>
    <w:rsid w:val="00A82647"/>
    <w:rsid w:val="00A838B6"/>
    <w:rsid w:val="00A83C7F"/>
    <w:rsid w:val="00A83C8A"/>
    <w:rsid w:val="00A83DB5"/>
    <w:rsid w:val="00A84A87"/>
    <w:rsid w:val="00A85055"/>
    <w:rsid w:val="00A850AA"/>
    <w:rsid w:val="00A86181"/>
    <w:rsid w:val="00A86316"/>
    <w:rsid w:val="00A863C1"/>
    <w:rsid w:val="00A864E8"/>
    <w:rsid w:val="00A86992"/>
    <w:rsid w:val="00A8711A"/>
    <w:rsid w:val="00A8784A"/>
    <w:rsid w:val="00A909DE"/>
    <w:rsid w:val="00A9210E"/>
    <w:rsid w:val="00A93022"/>
    <w:rsid w:val="00A933C4"/>
    <w:rsid w:val="00A950E7"/>
    <w:rsid w:val="00A9527E"/>
    <w:rsid w:val="00A952FF"/>
    <w:rsid w:val="00A955B5"/>
    <w:rsid w:val="00A9590E"/>
    <w:rsid w:val="00A95A8C"/>
    <w:rsid w:val="00A95AED"/>
    <w:rsid w:val="00A95C1C"/>
    <w:rsid w:val="00A95C7D"/>
    <w:rsid w:val="00A9709B"/>
    <w:rsid w:val="00AA01B5"/>
    <w:rsid w:val="00AA05F3"/>
    <w:rsid w:val="00AA100C"/>
    <w:rsid w:val="00AA1225"/>
    <w:rsid w:val="00AA1605"/>
    <w:rsid w:val="00AA2D1E"/>
    <w:rsid w:val="00AA366B"/>
    <w:rsid w:val="00AA472F"/>
    <w:rsid w:val="00AA4E05"/>
    <w:rsid w:val="00AA5597"/>
    <w:rsid w:val="00AA5F21"/>
    <w:rsid w:val="00AA60CE"/>
    <w:rsid w:val="00AA68A8"/>
    <w:rsid w:val="00AA6BD0"/>
    <w:rsid w:val="00AA7044"/>
    <w:rsid w:val="00AA7236"/>
    <w:rsid w:val="00AB08B7"/>
    <w:rsid w:val="00AB11D6"/>
    <w:rsid w:val="00AB317F"/>
    <w:rsid w:val="00AB3D36"/>
    <w:rsid w:val="00AB3F53"/>
    <w:rsid w:val="00AB5880"/>
    <w:rsid w:val="00AB5BA1"/>
    <w:rsid w:val="00AB6940"/>
    <w:rsid w:val="00AB6CC6"/>
    <w:rsid w:val="00AB7048"/>
    <w:rsid w:val="00AB7175"/>
    <w:rsid w:val="00AB7C59"/>
    <w:rsid w:val="00AC03FF"/>
    <w:rsid w:val="00AC132C"/>
    <w:rsid w:val="00AC16D8"/>
    <w:rsid w:val="00AC1EC2"/>
    <w:rsid w:val="00AC260B"/>
    <w:rsid w:val="00AC3511"/>
    <w:rsid w:val="00AC36E0"/>
    <w:rsid w:val="00AC3DFA"/>
    <w:rsid w:val="00AC40AE"/>
    <w:rsid w:val="00AC4130"/>
    <w:rsid w:val="00AC4249"/>
    <w:rsid w:val="00AC4270"/>
    <w:rsid w:val="00AC491A"/>
    <w:rsid w:val="00AC4A9B"/>
    <w:rsid w:val="00AC596A"/>
    <w:rsid w:val="00AC5DE0"/>
    <w:rsid w:val="00AC6723"/>
    <w:rsid w:val="00AC6903"/>
    <w:rsid w:val="00AC6A29"/>
    <w:rsid w:val="00AC6DF5"/>
    <w:rsid w:val="00AC6E13"/>
    <w:rsid w:val="00AC70E8"/>
    <w:rsid w:val="00AD08F8"/>
    <w:rsid w:val="00AD0C18"/>
    <w:rsid w:val="00AD12E5"/>
    <w:rsid w:val="00AD1973"/>
    <w:rsid w:val="00AD27B0"/>
    <w:rsid w:val="00AD2964"/>
    <w:rsid w:val="00AD2AA7"/>
    <w:rsid w:val="00AD3660"/>
    <w:rsid w:val="00AD485E"/>
    <w:rsid w:val="00AD4E1F"/>
    <w:rsid w:val="00AD505E"/>
    <w:rsid w:val="00AD5534"/>
    <w:rsid w:val="00AD5C69"/>
    <w:rsid w:val="00AD6078"/>
    <w:rsid w:val="00AD68EF"/>
    <w:rsid w:val="00AE009A"/>
    <w:rsid w:val="00AE07DA"/>
    <w:rsid w:val="00AE0A63"/>
    <w:rsid w:val="00AE0BA1"/>
    <w:rsid w:val="00AE0CB4"/>
    <w:rsid w:val="00AE1938"/>
    <w:rsid w:val="00AE1C0F"/>
    <w:rsid w:val="00AE3941"/>
    <w:rsid w:val="00AE3C2D"/>
    <w:rsid w:val="00AE3EE4"/>
    <w:rsid w:val="00AE51FB"/>
    <w:rsid w:val="00AE55EE"/>
    <w:rsid w:val="00AE5C43"/>
    <w:rsid w:val="00AE5D8E"/>
    <w:rsid w:val="00AE5E22"/>
    <w:rsid w:val="00AE70C1"/>
    <w:rsid w:val="00AE7612"/>
    <w:rsid w:val="00AF0494"/>
    <w:rsid w:val="00AF07EF"/>
    <w:rsid w:val="00AF1113"/>
    <w:rsid w:val="00AF1507"/>
    <w:rsid w:val="00AF24A1"/>
    <w:rsid w:val="00AF24AE"/>
    <w:rsid w:val="00AF3418"/>
    <w:rsid w:val="00AF4A1C"/>
    <w:rsid w:val="00AF4DCE"/>
    <w:rsid w:val="00AF4F89"/>
    <w:rsid w:val="00AF6150"/>
    <w:rsid w:val="00AF6C18"/>
    <w:rsid w:val="00AF6E0A"/>
    <w:rsid w:val="00AF7497"/>
    <w:rsid w:val="00B008B4"/>
    <w:rsid w:val="00B00B20"/>
    <w:rsid w:val="00B00D42"/>
    <w:rsid w:val="00B01580"/>
    <w:rsid w:val="00B02773"/>
    <w:rsid w:val="00B02781"/>
    <w:rsid w:val="00B028E2"/>
    <w:rsid w:val="00B02ABD"/>
    <w:rsid w:val="00B0320D"/>
    <w:rsid w:val="00B034D8"/>
    <w:rsid w:val="00B03722"/>
    <w:rsid w:val="00B03E4F"/>
    <w:rsid w:val="00B047DB"/>
    <w:rsid w:val="00B05440"/>
    <w:rsid w:val="00B05744"/>
    <w:rsid w:val="00B05F46"/>
    <w:rsid w:val="00B07227"/>
    <w:rsid w:val="00B108D8"/>
    <w:rsid w:val="00B10968"/>
    <w:rsid w:val="00B11955"/>
    <w:rsid w:val="00B11B93"/>
    <w:rsid w:val="00B12275"/>
    <w:rsid w:val="00B12365"/>
    <w:rsid w:val="00B125AB"/>
    <w:rsid w:val="00B12DAC"/>
    <w:rsid w:val="00B12EAA"/>
    <w:rsid w:val="00B13753"/>
    <w:rsid w:val="00B13892"/>
    <w:rsid w:val="00B13BF3"/>
    <w:rsid w:val="00B144AB"/>
    <w:rsid w:val="00B14810"/>
    <w:rsid w:val="00B14AA4"/>
    <w:rsid w:val="00B14C31"/>
    <w:rsid w:val="00B15458"/>
    <w:rsid w:val="00B16296"/>
    <w:rsid w:val="00B162C3"/>
    <w:rsid w:val="00B165F3"/>
    <w:rsid w:val="00B174DA"/>
    <w:rsid w:val="00B176CC"/>
    <w:rsid w:val="00B179D1"/>
    <w:rsid w:val="00B17DA5"/>
    <w:rsid w:val="00B17F70"/>
    <w:rsid w:val="00B201ED"/>
    <w:rsid w:val="00B2032B"/>
    <w:rsid w:val="00B206F3"/>
    <w:rsid w:val="00B211CF"/>
    <w:rsid w:val="00B213C8"/>
    <w:rsid w:val="00B214A4"/>
    <w:rsid w:val="00B21854"/>
    <w:rsid w:val="00B21928"/>
    <w:rsid w:val="00B229F1"/>
    <w:rsid w:val="00B22B39"/>
    <w:rsid w:val="00B2397C"/>
    <w:rsid w:val="00B25252"/>
    <w:rsid w:val="00B252B6"/>
    <w:rsid w:val="00B25306"/>
    <w:rsid w:val="00B258E2"/>
    <w:rsid w:val="00B265CD"/>
    <w:rsid w:val="00B270CB"/>
    <w:rsid w:val="00B2794B"/>
    <w:rsid w:val="00B30827"/>
    <w:rsid w:val="00B31702"/>
    <w:rsid w:val="00B3180A"/>
    <w:rsid w:val="00B31DC5"/>
    <w:rsid w:val="00B321F2"/>
    <w:rsid w:val="00B3283C"/>
    <w:rsid w:val="00B32A8B"/>
    <w:rsid w:val="00B33261"/>
    <w:rsid w:val="00B33391"/>
    <w:rsid w:val="00B34088"/>
    <w:rsid w:val="00B35291"/>
    <w:rsid w:val="00B36A8D"/>
    <w:rsid w:val="00B36C59"/>
    <w:rsid w:val="00B36F23"/>
    <w:rsid w:val="00B37598"/>
    <w:rsid w:val="00B37876"/>
    <w:rsid w:val="00B37918"/>
    <w:rsid w:val="00B41775"/>
    <w:rsid w:val="00B41A1F"/>
    <w:rsid w:val="00B41AF2"/>
    <w:rsid w:val="00B4274F"/>
    <w:rsid w:val="00B42D08"/>
    <w:rsid w:val="00B42F1C"/>
    <w:rsid w:val="00B43419"/>
    <w:rsid w:val="00B43F02"/>
    <w:rsid w:val="00B4422E"/>
    <w:rsid w:val="00B44404"/>
    <w:rsid w:val="00B44636"/>
    <w:rsid w:val="00B4542E"/>
    <w:rsid w:val="00B466EF"/>
    <w:rsid w:val="00B47114"/>
    <w:rsid w:val="00B47E1C"/>
    <w:rsid w:val="00B47EE4"/>
    <w:rsid w:val="00B5071E"/>
    <w:rsid w:val="00B51E37"/>
    <w:rsid w:val="00B532CE"/>
    <w:rsid w:val="00B534F7"/>
    <w:rsid w:val="00B53C4F"/>
    <w:rsid w:val="00B53D26"/>
    <w:rsid w:val="00B54DB9"/>
    <w:rsid w:val="00B54DE3"/>
    <w:rsid w:val="00B55362"/>
    <w:rsid w:val="00B554D0"/>
    <w:rsid w:val="00B558B0"/>
    <w:rsid w:val="00B55917"/>
    <w:rsid w:val="00B55C7A"/>
    <w:rsid w:val="00B55E64"/>
    <w:rsid w:val="00B5685E"/>
    <w:rsid w:val="00B5733E"/>
    <w:rsid w:val="00B57AC2"/>
    <w:rsid w:val="00B604FE"/>
    <w:rsid w:val="00B609B5"/>
    <w:rsid w:val="00B60A06"/>
    <w:rsid w:val="00B60BC4"/>
    <w:rsid w:val="00B6199B"/>
    <w:rsid w:val="00B61D61"/>
    <w:rsid w:val="00B62755"/>
    <w:rsid w:val="00B62834"/>
    <w:rsid w:val="00B62DB0"/>
    <w:rsid w:val="00B635E5"/>
    <w:rsid w:val="00B64438"/>
    <w:rsid w:val="00B64F53"/>
    <w:rsid w:val="00B6511B"/>
    <w:rsid w:val="00B65478"/>
    <w:rsid w:val="00B65D23"/>
    <w:rsid w:val="00B66413"/>
    <w:rsid w:val="00B66B30"/>
    <w:rsid w:val="00B66B74"/>
    <w:rsid w:val="00B66FE7"/>
    <w:rsid w:val="00B7026F"/>
    <w:rsid w:val="00B71543"/>
    <w:rsid w:val="00B71555"/>
    <w:rsid w:val="00B71B89"/>
    <w:rsid w:val="00B71E6A"/>
    <w:rsid w:val="00B72152"/>
    <w:rsid w:val="00B72C61"/>
    <w:rsid w:val="00B72C68"/>
    <w:rsid w:val="00B730A5"/>
    <w:rsid w:val="00B7344B"/>
    <w:rsid w:val="00B7382D"/>
    <w:rsid w:val="00B73EC6"/>
    <w:rsid w:val="00B74F68"/>
    <w:rsid w:val="00B753BE"/>
    <w:rsid w:val="00B75AED"/>
    <w:rsid w:val="00B75B9B"/>
    <w:rsid w:val="00B7627E"/>
    <w:rsid w:val="00B76C2C"/>
    <w:rsid w:val="00B76DCD"/>
    <w:rsid w:val="00B7700B"/>
    <w:rsid w:val="00B7705E"/>
    <w:rsid w:val="00B7721B"/>
    <w:rsid w:val="00B77600"/>
    <w:rsid w:val="00B776D3"/>
    <w:rsid w:val="00B77A88"/>
    <w:rsid w:val="00B77E8D"/>
    <w:rsid w:val="00B8035D"/>
    <w:rsid w:val="00B80BB7"/>
    <w:rsid w:val="00B80C3E"/>
    <w:rsid w:val="00B80D95"/>
    <w:rsid w:val="00B80EB9"/>
    <w:rsid w:val="00B81289"/>
    <w:rsid w:val="00B81866"/>
    <w:rsid w:val="00B82DCF"/>
    <w:rsid w:val="00B83617"/>
    <w:rsid w:val="00B844AB"/>
    <w:rsid w:val="00B84FC9"/>
    <w:rsid w:val="00B85199"/>
    <w:rsid w:val="00B8565E"/>
    <w:rsid w:val="00B85AF6"/>
    <w:rsid w:val="00B85DD5"/>
    <w:rsid w:val="00B871E3"/>
    <w:rsid w:val="00B87CCD"/>
    <w:rsid w:val="00B909E1"/>
    <w:rsid w:val="00B90FB8"/>
    <w:rsid w:val="00B90FFA"/>
    <w:rsid w:val="00B91B88"/>
    <w:rsid w:val="00B91F88"/>
    <w:rsid w:val="00B91F9B"/>
    <w:rsid w:val="00B9284D"/>
    <w:rsid w:val="00B92BA8"/>
    <w:rsid w:val="00B92D8E"/>
    <w:rsid w:val="00B9315B"/>
    <w:rsid w:val="00B936C9"/>
    <w:rsid w:val="00B9398D"/>
    <w:rsid w:val="00B94EF4"/>
    <w:rsid w:val="00B950EA"/>
    <w:rsid w:val="00B952C4"/>
    <w:rsid w:val="00B9695A"/>
    <w:rsid w:val="00B96D1D"/>
    <w:rsid w:val="00B96E37"/>
    <w:rsid w:val="00B96F90"/>
    <w:rsid w:val="00B97040"/>
    <w:rsid w:val="00B971CE"/>
    <w:rsid w:val="00B971DB"/>
    <w:rsid w:val="00B976A1"/>
    <w:rsid w:val="00B97748"/>
    <w:rsid w:val="00B97AB8"/>
    <w:rsid w:val="00B97D31"/>
    <w:rsid w:val="00BA0666"/>
    <w:rsid w:val="00BA0E14"/>
    <w:rsid w:val="00BA1088"/>
    <w:rsid w:val="00BA109B"/>
    <w:rsid w:val="00BA1CE7"/>
    <w:rsid w:val="00BA1D22"/>
    <w:rsid w:val="00BA202E"/>
    <w:rsid w:val="00BA2614"/>
    <w:rsid w:val="00BA2F25"/>
    <w:rsid w:val="00BA33F0"/>
    <w:rsid w:val="00BA404B"/>
    <w:rsid w:val="00BA47AD"/>
    <w:rsid w:val="00BA4FE9"/>
    <w:rsid w:val="00BA5461"/>
    <w:rsid w:val="00BA5C58"/>
    <w:rsid w:val="00BA610E"/>
    <w:rsid w:val="00BA6534"/>
    <w:rsid w:val="00BA67B4"/>
    <w:rsid w:val="00BA7498"/>
    <w:rsid w:val="00BA74A7"/>
    <w:rsid w:val="00BB0329"/>
    <w:rsid w:val="00BB0440"/>
    <w:rsid w:val="00BB0F83"/>
    <w:rsid w:val="00BB116F"/>
    <w:rsid w:val="00BB1259"/>
    <w:rsid w:val="00BB1C15"/>
    <w:rsid w:val="00BB2085"/>
    <w:rsid w:val="00BB20F8"/>
    <w:rsid w:val="00BB2EA1"/>
    <w:rsid w:val="00BB35FE"/>
    <w:rsid w:val="00BB3F88"/>
    <w:rsid w:val="00BB40EC"/>
    <w:rsid w:val="00BB413A"/>
    <w:rsid w:val="00BB4545"/>
    <w:rsid w:val="00BB4676"/>
    <w:rsid w:val="00BB534A"/>
    <w:rsid w:val="00BB5804"/>
    <w:rsid w:val="00BB5924"/>
    <w:rsid w:val="00BB5BDC"/>
    <w:rsid w:val="00BC037B"/>
    <w:rsid w:val="00BC08E8"/>
    <w:rsid w:val="00BC0905"/>
    <w:rsid w:val="00BC0C52"/>
    <w:rsid w:val="00BC0F31"/>
    <w:rsid w:val="00BC0FE4"/>
    <w:rsid w:val="00BC1F37"/>
    <w:rsid w:val="00BC44DE"/>
    <w:rsid w:val="00BC5578"/>
    <w:rsid w:val="00BC5C6A"/>
    <w:rsid w:val="00BC647B"/>
    <w:rsid w:val="00BC65E0"/>
    <w:rsid w:val="00BC6939"/>
    <w:rsid w:val="00BC6FFF"/>
    <w:rsid w:val="00BC7066"/>
    <w:rsid w:val="00BC7398"/>
    <w:rsid w:val="00BC754D"/>
    <w:rsid w:val="00BD041E"/>
    <w:rsid w:val="00BD0B6C"/>
    <w:rsid w:val="00BD1486"/>
    <w:rsid w:val="00BD1497"/>
    <w:rsid w:val="00BD1DFB"/>
    <w:rsid w:val="00BD21EB"/>
    <w:rsid w:val="00BD24A5"/>
    <w:rsid w:val="00BD2789"/>
    <w:rsid w:val="00BD28AD"/>
    <w:rsid w:val="00BD29AF"/>
    <w:rsid w:val="00BD347E"/>
    <w:rsid w:val="00BD4A92"/>
    <w:rsid w:val="00BD4BBE"/>
    <w:rsid w:val="00BD60A2"/>
    <w:rsid w:val="00BD6204"/>
    <w:rsid w:val="00BD6990"/>
    <w:rsid w:val="00BD70B4"/>
    <w:rsid w:val="00BD7D91"/>
    <w:rsid w:val="00BE0161"/>
    <w:rsid w:val="00BE128A"/>
    <w:rsid w:val="00BE15F1"/>
    <w:rsid w:val="00BE1CBD"/>
    <w:rsid w:val="00BE1E1D"/>
    <w:rsid w:val="00BE209A"/>
    <w:rsid w:val="00BE29E0"/>
    <w:rsid w:val="00BE2C20"/>
    <w:rsid w:val="00BE3022"/>
    <w:rsid w:val="00BE306F"/>
    <w:rsid w:val="00BE30A4"/>
    <w:rsid w:val="00BE30D3"/>
    <w:rsid w:val="00BE32CD"/>
    <w:rsid w:val="00BE4087"/>
    <w:rsid w:val="00BE43B9"/>
    <w:rsid w:val="00BE4D0D"/>
    <w:rsid w:val="00BE4F78"/>
    <w:rsid w:val="00BE52B1"/>
    <w:rsid w:val="00BE5562"/>
    <w:rsid w:val="00BE5CBC"/>
    <w:rsid w:val="00BE5E5A"/>
    <w:rsid w:val="00BE5E87"/>
    <w:rsid w:val="00BE6084"/>
    <w:rsid w:val="00BE6228"/>
    <w:rsid w:val="00BE6569"/>
    <w:rsid w:val="00BE668C"/>
    <w:rsid w:val="00BE6E00"/>
    <w:rsid w:val="00BE6E1D"/>
    <w:rsid w:val="00BE77D3"/>
    <w:rsid w:val="00BE7FE5"/>
    <w:rsid w:val="00BF11D4"/>
    <w:rsid w:val="00BF196A"/>
    <w:rsid w:val="00BF1B8E"/>
    <w:rsid w:val="00BF1D64"/>
    <w:rsid w:val="00BF2E6F"/>
    <w:rsid w:val="00BF38E2"/>
    <w:rsid w:val="00BF3AAD"/>
    <w:rsid w:val="00BF418A"/>
    <w:rsid w:val="00BF4335"/>
    <w:rsid w:val="00BF448D"/>
    <w:rsid w:val="00BF4BB0"/>
    <w:rsid w:val="00BF5CFD"/>
    <w:rsid w:val="00BF727A"/>
    <w:rsid w:val="00BF7E86"/>
    <w:rsid w:val="00C0136E"/>
    <w:rsid w:val="00C01987"/>
    <w:rsid w:val="00C0199E"/>
    <w:rsid w:val="00C01B0F"/>
    <w:rsid w:val="00C020CA"/>
    <w:rsid w:val="00C02788"/>
    <w:rsid w:val="00C02936"/>
    <w:rsid w:val="00C02B3B"/>
    <w:rsid w:val="00C02ECD"/>
    <w:rsid w:val="00C03138"/>
    <w:rsid w:val="00C03672"/>
    <w:rsid w:val="00C03830"/>
    <w:rsid w:val="00C03F22"/>
    <w:rsid w:val="00C03F50"/>
    <w:rsid w:val="00C04866"/>
    <w:rsid w:val="00C04C59"/>
    <w:rsid w:val="00C0583E"/>
    <w:rsid w:val="00C05D7E"/>
    <w:rsid w:val="00C05FFA"/>
    <w:rsid w:val="00C06CE2"/>
    <w:rsid w:val="00C10207"/>
    <w:rsid w:val="00C115CC"/>
    <w:rsid w:val="00C11A0D"/>
    <w:rsid w:val="00C12448"/>
    <w:rsid w:val="00C125C8"/>
    <w:rsid w:val="00C12FD0"/>
    <w:rsid w:val="00C1395F"/>
    <w:rsid w:val="00C13994"/>
    <w:rsid w:val="00C13B84"/>
    <w:rsid w:val="00C13F67"/>
    <w:rsid w:val="00C140A5"/>
    <w:rsid w:val="00C1425F"/>
    <w:rsid w:val="00C14D12"/>
    <w:rsid w:val="00C14F2B"/>
    <w:rsid w:val="00C151DE"/>
    <w:rsid w:val="00C1573B"/>
    <w:rsid w:val="00C1684F"/>
    <w:rsid w:val="00C1698F"/>
    <w:rsid w:val="00C16AF8"/>
    <w:rsid w:val="00C173B3"/>
    <w:rsid w:val="00C177B1"/>
    <w:rsid w:val="00C17C50"/>
    <w:rsid w:val="00C20247"/>
    <w:rsid w:val="00C202A0"/>
    <w:rsid w:val="00C2064A"/>
    <w:rsid w:val="00C20A01"/>
    <w:rsid w:val="00C2106F"/>
    <w:rsid w:val="00C21200"/>
    <w:rsid w:val="00C21341"/>
    <w:rsid w:val="00C21342"/>
    <w:rsid w:val="00C216B7"/>
    <w:rsid w:val="00C21CCC"/>
    <w:rsid w:val="00C22609"/>
    <w:rsid w:val="00C227DC"/>
    <w:rsid w:val="00C23883"/>
    <w:rsid w:val="00C23C72"/>
    <w:rsid w:val="00C23FF1"/>
    <w:rsid w:val="00C24B6F"/>
    <w:rsid w:val="00C256AE"/>
    <w:rsid w:val="00C259E8"/>
    <w:rsid w:val="00C301C8"/>
    <w:rsid w:val="00C3163C"/>
    <w:rsid w:val="00C317F1"/>
    <w:rsid w:val="00C31F28"/>
    <w:rsid w:val="00C32334"/>
    <w:rsid w:val="00C32482"/>
    <w:rsid w:val="00C3261E"/>
    <w:rsid w:val="00C33723"/>
    <w:rsid w:val="00C337A0"/>
    <w:rsid w:val="00C33878"/>
    <w:rsid w:val="00C33E7D"/>
    <w:rsid w:val="00C345BF"/>
    <w:rsid w:val="00C35B14"/>
    <w:rsid w:val="00C35E93"/>
    <w:rsid w:val="00C360B3"/>
    <w:rsid w:val="00C36345"/>
    <w:rsid w:val="00C36515"/>
    <w:rsid w:val="00C3771D"/>
    <w:rsid w:val="00C405DF"/>
    <w:rsid w:val="00C40F99"/>
    <w:rsid w:val="00C4195B"/>
    <w:rsid w:val="00C41A01"/>
    <w:rsid w:val="00C42D24"/>
    <w:rsid w:val="00C42EC5"/>
    <w:rsid w:val="00C430CF"/>
    <w:rsid w:val="00C43D7E"/>
    <w:rsid w:val="00C43E55"/>
    <w:rsid w:val="00C4494A"/>
    <w:rsid w:val="00C44A96"/>
    <w:rsid w:val="00C455DB"/>
    <w:rsid w:val="00C45638"/>
    <w:rsid w:val="00C45FCE"/>
    <w:rsid w:val="00C463FC"/>
    <w:rsid w:val="00C47C5E"/>
    <w:rsid w:val="00C5075A"/>
    <w:rsid w:val="00C50949"/>
    <w:rsid w:val="00C50C29"/>
    <w:rsid w:val="00C51384"/>
    <w:rsid w:val="00C5140F"/>
    <w:rsid w:val="00C51713"/>
    <w:rsid w:val="00C53555"/>
    <w:rsid w:val="00C549C4"/>
    <w:rsid w:val="00C549D1"/>
    <w:rsid w:val="00C55061"/>
    <w:rsid w:val="00C557F3"/>
    <w:rsid w:val="00C56AD5"/>
    <w:rsid w:val="00C56D63"/>
    <w:rsid w:val="00C56E61"/>
    <w:rsid w:val="00C57082"/>
    <w:rsid w:val="00C572E0"/>
    <w:rsid w:val="00C57900"/>
    <w:rsid w:val="00C57C6F"/>
    <w:rsid w:val="00C6014C"/>
    <w:rsid w:val="00C60B44"/>
    <w:rsid w:val="00C60F25"/>
    <w:rsid w:val="00C60F7E"/>
    <w:rsid w:val="00C61501"/>
    <w:rsid w:val="00C6195A"/>
    <w:rsid w:val="00C61A72"/>
    <w:rsid w:val="00C63419"/>
    <w:rsid w:val="00C63466"/>
    <w:rsid w:val="00C63B5F"/>
    <w:rsid w:val="00C63C5D"/>
    <w:rsid w:val="00C63F58"/>
    <w:rsid w:val="00C642FD"/>
    <w:rsid w:val="00C648CB"/>
    <w:rsid w:val="00C648E7"/>
    <w:rsid w:val="00C65302"/>
    <w:rsid w:val="00C65B92"/>
    <w:rsid w:val="00C67068"/>
    <w:rsid w:val="00C7019D"/>
    <w:rsid w:val="00C70325"/>
    <w:rsid w:val="00C7044A"/>
    <w:rsid w:val="00C705B4"/>
    <w:rsid w:val="00C715C0"/>
    <w:rsid w:val="00C71FBD"/>
    <w:rsid w:val="00C7291B"/>
    <w:rsid w:val="00C73377"/>
    <w:rsid w:val="00C737F6"/>
    <w:rsid w:val="00C73D0F"/>
    <w:rsid w:val="00C743FF"/>
    <w:rsid w:val="00C754DE"/>
    <w:rsid w:val="00C75778"/>
    <w:rsid w:val="00C760F1"/>
    <w:rsid w:val="00C7631F"/>
    <w:rsid w:val="00C765E4"/>
    <w:rsid w:val="00C7684B"/>
    <w:rsid w:val="00C76901"/>
    <w:rsid w:val="00C773CD"/>
    <w:rsid w:val="00C80537"/>
    <w:rsid w:val="00C80A5F"/>
    <w:rsid w:val="00C813F9"/>
    <w:rsid w:val="00C81C11"/>
    <w:rsid w:val="00C81D1A"/>
    <w:rsid w:val="00C8207C"/>
    <w:rsid w:val="00C828F1"/>
    <w:rsid w:val="00C8374E"/>
    <w:rsid w:val="00C83B8B"/>
    <w:rsid w:val="00C83D01"/>
    <w:rsid w:val="00C861D8"/>
    <w:rsid w:val="00C86B9D"/>
    <w:rsid w:val="00C87D30"/>
    <w:rsid w:val="00C87FC4"/>
    <w:rsid w:val="00C87FD2"/>
    <w:rsid w:val="00C906C2"/>
    <w:rsid w:val="00C9080A"/>
    <w:rsid w:val="00C915EB"/>
    <w:rsid w:val="00C915ED"/>
    <w:rsid w:val="00C91700"/>
    <w:rsid w:val="00C92083"/>
    <w:rsid w:val="00C92FF1"/>
    <w:rsid w:val="00C938B2"/>
    <w:rsid w:val="00C94B68"/>
    <w:rsid w:val="00C96157"/>
    <w:rsid w:val="00C96DA1"/>
    <w:rsid w:val="00C96E2F"/>
    <w:rsid w:val="00C97061"/>
    <w:rsid w:val="00CA0456"/>
    <w:rsid w:val="00CA070B"/>
    <w:rsid w:val="00CA157C"/>
    <w:rsid w:val="00CA1D1D"/>
    <w:rsid w:val="00CA207D"/>
    <w:rsid w:val="00CA24DD"/>
    <w:rsid w:val="00CA2E64"/>
    <w:rsid w:val="00CA309A"/>
    <w:rsid w:val="00CA3267"/>
    <w:rsid w:val="00CA3469"/>
    <w:rsid w:val="00CA3C85"/>
    <w:rsid w:val="00CA43E6"/>
    <w:rsid w:val="00CA4CDF"/>
    <w:rsid w:val="00CA571F"/>
    <w:rsid w:val="00CA59CA"/>
    <w:rsid w:val="00CA5C45"/>
    <w:rsid w:val="00CA79C9"/>
    <w:rsid w:val="00CA7E0A"/>
    <w:rsid w:val="00CB0BCC"/>
    <w:rsid w:val="00CB0DD9"/>
    <w:rsid w:val="00CB1668"/>
    <w:rsid w:val="00CB19B8"/>
    <w:rsid w:val="00CB19CF"/>
    <w:rsid w:val="00CB226F"/>
    <w:rsid w:val="00CB2536"/>
    <w:rsid w:val="00CB297E"/>
    <w:rsid w:val="00CB338C"/>
    <w:rsid w:val="00CB3D12"/>
    <w:rsid w:val="00CB5220"/>
    <w:rsid w:val="00CB5795"/>
    <w:rsid w:val="00CB5DEB"/>
    <w:rsid w:val="00CB5FA1"/>
    <w:rsid w:val="00CB6179"/>
    <w:rsid w:val="00CB69EF"/>
    <w:rsid w:val="00CB768F"/>
    <w:rsid w:val="00CB7751"/>
    <w:rsid w:val="00CB7785"/>
    <w:rsid w:val="00CC083B"/>
    <w:rsid w:val="00CC120B"/>
    <w:rsid w:val="00CC12F1"/>
    <w:rsid w:val="00CC1918"/>
    <w:rsid w:val="00CC28AA"/>
    <w:rsid w:val="00CC2FE2"/>
    <w:rsid w:val="00CC3113"/>
    <w:rsid w:val="00CC32FD"/>
    <w:rsid w:val="00CC3D39"/>
    <w:rsid w:val="00CC414B"/>
    <w:rsid w:val="00CC4984"/>
    <w:rsid w:val="00CC4C21"/>
    <w:rsid w:val="00CC4EA4"/>
    <w:rsid w:val="00CC52FA"/>
    <w:rsid w:val="00CC54A9"/>
    <w:rsid w:val="00CC5FC1"/>
    <w:rsid w:val="00CC6097"/>
    <w:rsid w:val="00CC6479"/>
    <w:rsid w:val="00CC6539"/>
    <w:rsid w:val="00CC685F"/>
    <w:rsid w:val="00CC7355"/>
    <w:rsid w:val="00CC7E7B"/>
    <w:rsid w:val="00CD0602"/>
    <w:rsid w:val="00CD0933"/>
    <w:rsid w:val="00CD0B13"/>
    <w:rsid w:val="00CD15FE"/>
    <w:rsid w:val="00CD195A"/>
    <w:rsid w:val="00CD1CBE"/>
    <w:rsid w:val="00CD1CEA"/>
    <w:rsid w:val="00CD24E4"/>
    <w:rsid w:val="00CD2FB8"/>
    <w:rsid w:val="00CD392C"/>
    <w:rsid w:val="00CD3A1F"/>
    <w:rsid w:val="00CD3E3A"/>
    <w:rsid w:val="00CD45CB"/>
    <w:rsid w:val="00CD4781"/>
    <w:rsid w:val="00CD4ACA"/>
    <w:rsid w:val="00CD5325"/>
    <w:rsid w:val="00CD649E"/>
    <w:rsid w:val="00CD73F5"/>
    <w:rsid w:val="00CE02A7"/>
    <w:rsid w:val="00CE10E6"/>
    <w:rsid w:val="00CE12D5"/>
    <w:rsid w:val="00CE1874"/>
    <w:rsid w:val="00CE1A0B"/>
    <w:rsid w:val="00CE1BD2"/>
    <w:rsid w:val="00CE2036"/>
    <w:rsid w:val="00CE215F"/>
    <w:rsid w:val="00CE2629"/>
    <w:rsid w:val="00CE2DF8"/>
    <w:rsid w:val="00CE35D9"/>
    <w:rsid w:val="00CE3752"/>
    <w:rsid w:val="00CE3F85"/>
    <w:rsid w:val="00CE4690"/>
    <w:rsid w:val="00CE51A6"/>
    <w:rsid w:val="00CE52CC"/>
    <w:rsid w:val="00CE5861"/>
    <w:rsid w:val="00CE5AEA"/>
    <w:rsid w:val="00CE5B0E"/>
    <w:rsid w:val="00CE60F4"/>
    <w:rsid w:val="00CE6A49"/>
    <w:rsid w:val="00CE6D01"/>
    <w:rsid w:val="00CF0123"/>
    <w:rsid w:val="00CF0BC3"/>
    <w:rsid w:val="00CF0F6E"/>
    <w:rsid w:val="00CF1E3E"/>
    <w:rsid w:val="00CF246B"/>
    <w:rsid w:val="00CF4538"/>
    <w:rsid w:val="00CF4632"/>
    <w:rsid w:val="00CF5CA1"/>
    <w:rsid w:val="00CF655C"/>
    <w:rsid w:val="00CF6D8E"/>
    <w:rsid w:val="00CF74C8"/>
    <w:rsid w:val="00CF7D17"/>
    <w:rsid w:val="00CF7E43"/>
    <w:rsid w:val="00D005EA"/>
    <w:rsid w:val="00D00990"/>
    <w:rsid w:val="00D00BD6"/>
    <w:rsid w:val="00D01254"/>
    <w:rsid w:val="00D01C70"/>
    <w:rsid w:val="00D01D2F"/>
    <w:rsid w:val="00D029EC"/>
    <w:rsid w:val="00D02EB5"/>
    <w:rsid w:val="00D034E1"/>
    <w:rsid w:val="00D036EA"/>
    <w:rsid w:val="00D037E0"/>
    <w:rsid w:val="00D0396B"/>
    <w:rsid w:val="00D03AF7"/>
    <w:rsid w:val="00D044F6"/>
    <w:rsid w:val="00D05191"/>
    <w:rsid w:val="00D054FE"/>
    <w:rsid w:val="00D06340"/>
    <w:rsid w:val="00D064F5"/>
    <w:rsid w:val="00D074FD"/>
    <w:rsid w:val="00D07AB9"/>
    <w:rsid w:val="00D07C4D"/>
    <w:rsid w:val="00D101CF"/>
    <w:rsid w:val="00D1021E"/>
    <w:rsid w:val="00D10E94"/>
    <w:rsid w:val="00D11E93"/>
    <w:rsid w:val="00D1254F"/>
    <w:rsid w:val="00D128F4"/>
    <w:rsid w:val="00D13A38"/>
    <w:rsid w:val="00D13CE7"/>
    <w:rsid w:val="00D13FA6"/>
    <w:rsid w:val="00D1404B"/>
    <w:rsid w:val="00D15275"/>
    <w:rsid w:val="00D152BD"/>
    <w:rsid w:val="00D15A0F"/>
    <w:rsid w:val="00D15A19"/>
    <w:rsid w:val="00D15CBA"/>
    <w:rsid w:val="00D15DF4"/>
    <w:rsid w:val="00D16044"/>
    <w:rsid w:val="00D16537"/>
    <w:rsid w:val="00D17244"/>
    <w:rsid w:val="00D1782B"/>
    <w:rsid w:val="00D201C0"/>
    <w:rsid w:val="00D20AE7"/>
    <w:rsid w:val="00D212E6"/>
    <w:rsid w:val="00D213C4"/>
    <w:rsid w:val="00D22BD5"/>
    <w:rsid w:val="00D23670"/>
    <w:rsid w:val="00D239D4"/>
    <w:rsid w:val="00D23A1E"/>
    <w:rsid w:val="00D24411"/>
    <w:rsid w:val="00D24575"/>
    <w:rsid w:val="00D25C0C"/>
    <w:rsid w:val="00D25ED4"/>
    <w:rsid w:val="00D26B24"/>
    <w:rsid w:val="00D26B72"/>
    <w:rsid w:val="00D27017"/>
    <w:rsid w:val="00D2773D"/>
    <w:rsid w:val="00D27B62"/>
    <w:rsid w:val="00D3052E"/>
    <w:rsid w:val="00D30DE7"/>
    <w:rsid w:val="00D31DC0"/>
    <w:rsid w:val="00D3217E"/>
    <w:rsid w:val="00D3234F"/>
    <w:rsid w:val="00D32DB5"/>
    <w:rsid w:val="00D335F5"/>
    <w:rsid w:val="00D345D0"/>
    <w:rsid w:val="00D3496C"/>
    <w:rsid w:val="00D35720"/>
    <w:rsid w:val="00D3582C"/>
    <w:rsid w:val="00D366BF"/>
    <w:rsid w:val="00D36C45"/>
    <w:rsid w:val="00D372D1"/>
    <w:rsid w:val="00D3733F"/>
    <w:rsid w:val="00D3753E"/>
    <w:rsid w:val="00D3768B"/>
    <w:rsid w:val="00D37DB7"/>
    <w:rsid w:val="00D40DA9"/>
    <w:rsid w:val="00D41618"/>
    <w:rsid w:val="00D417CD"/>
    <w:rsid w:val="00D417DC"/>
    <w:rsid w:val="00D41C8F"/>
    <w:rsid w:val="00D4241F"/>
    <w:rsid w:val="00D42A92"/>
    <w:rsid w:val="00D4391F"/>
    <w:rsid w:val="00D43BB3"/>
    <w:rsid w:val="00D44B22"/>
    <w:rsid w:val="00D44C2B"/>
    <w:rsid w:val="00D45999"/>
    <w:rsid w:val="00D45D53"/>
    <w:rsid w:val="00D45FC9"/>
    <w:rsid w:val="00D46247"/>
    <w:rsid w:val="00D463A3"/>
    <w:rsid w:val="00D46453"/>
    <w:rsid w:val="00D4656D"/>
    <w:rsid w:val="00D46914"/>
    <w:rsid w:val="00D46D73"/>
    <w:rsid w:val="00D47AB2"/>
    <w:rsid w:val="00D47CDA"/>
    <w:rsid w:val="00D47DF6"/>
    <w:rsid w:val="00D500BD"/>
    <w:rsid w:val="00D504D4"/>
    <w:rsid w:val="00D508B3"/>
    <w:rsid w:val="00D50B91"/>
    <w:rsid w:val="00D50BAD"/>
    <w:rsid w:val="00D51C1D"/>
    <w:rsid w:val="00D52477"/>
    <w:rsid w:val="00D529B7"/>
    <w:rsid w:val="00D529E6"/>
    <w:rsid w:val="00D52CA1"/>
    <w:rsid w:val="00D52CAA"/>
    <w:rsid w:val="00D53394"/>
    <w:rsid w:val="00D5346A"/>
    <w:rsid w:val="00D53476"/>
    <w:rsid w:val="00D53739"/>
    <w:rsid w:val="00D53AAE"/>
    <w:rsid w:val="00D54482"/>
    <w:rsid w:val="00D54888"/>
    <w:rsid w:val="00D5497B"/>
    <w:rsid w:val="00D55175"/>
    <w:rsid w:val="00D552E9"/>
    <w:rsid w:val="00D563B3"/>
    <w:rsid w:val="00D5669C"/>
    <w:rsid w:val="00D57642"/>
    <w:rsid w:val="00D576E0"/>
    <w:rsid w:val="00D6031F"/>
    <w:rsid w:val="00D603B0"/>
    <w:rsid w:val="00D6047B"/>
    <w:rsid w:val="00D60820"/>
    <w:rsid w:val="00D60B17"/>
    <w:rsid w:val="00D61001"/>
    <w:rsid w:val="00D61704"/>
    <w:rsid w:val="00D61C4B"/>
    <w:rsid w:val="00D61D26"/>
    <w:rsid w:val="00D626A5"/>
    <w:rsid w:val="00D6282F"/>
    <w:rsid w:val="00D62E77"/>
    <w:rsid w:val="00D63771"/>
    <w:rsid w:val="00D64A5C"/>
    <w:rsid w:val="00D64ABD"/>
    <w:rsid w:val="00D64EF6"/>
    <w:rsid w:val="00D652CB"/>
    <w:rsid w:val="00D652ED"/>
    <w:rsid w:val="00D655BB"/>
    <w:rsid w:val="00D656BB"/>
    <w:rsid w:val="00D6606B"/>
    <w:rsid w:val="00D66091"/>
    <w:rsid w:val="00D7007A"/>
    <w:rsid w:val="00D7025D"/>
    <w:rsid w:val="00D702E7"/>
    <w:rsid w:val="00D70319"/>
    <w:rsid w:val="00D70CBE"/>
    <w:rsid w:val="00D7190E"/>
    <w:rsid w:val="00D71934"/>
    <w:rsid w:val="00D71AD5"/>
    <w:rsid w:val="00D72F63"/>
    <w:rsid w:val="00D734FD"/>
    <w:rsid w:val="00D74669"/>
    <w:rsid w:val="00D74952"/>
    <w:rsid w:val="00D74A13"/>
    <w:rsid w:val="00D74E35"/>
    <w:rsid w:val="00D75C7E"/>
    <w:rsid w:val="00D76298"/>
    <w:rsid w:val="00D763BF"/>
    <w:rsid w:val="00D764FE"/>
    <w:rsid w:val="00D7661A"/>
    <w:rsid w:val="00D76929"/>
    <w:rsid w:val="00D76DE1"/>
    <w:rsid w:val="00D77335"/>
    <w:rsid w:val="00D773D9"/>
    <w:rsid w:val="00D81057"/>
    <w:rsid w:val="00D81C90"/>
    <w:rsid w:val="00D8203F"/>
    <w:rsid w:val="00D8323F"/>
    <w:rsid w:val="00D84494"/>
    <w:rsid w:val="00D848BD"/>
    <w:rsid w:val="00D84B25"/>
    <w:rsid w:val="00D84B71"/>
    <w:rsid w:val="00D84BA5"/>
    <w:rsid w:val="00D856DD"/>
    <w:rsid w:val="00D85920"/>
    <w:rsid w:val="00D85AD1"/>
    <w:rsid w:val="00D85ED0"/>
    <w:rsid w:val="00D8602F"/>
    <w:rsid w:val="00D86260"/>
    <w:rsid w:val="00D86487"/>
    <w:rsid w:val="00D86FCD"/>
    <w:rsid w:val="00D87337"/>
    <w:rsid w:val="00D874B8"/>
    <w:rsid w:val="00D87BED"/>
    <w:rsid w:val="00D87DC5"/>
    <w:rsid w:val="00D87E13"/>
    <w:rsid w:val="00D9051B"/>
    <w:rsid w:val="00D905C3"/>
    <w:rsid w:val="00D9077B"/>
    <w:rsid w:val="00D91050"/>
    <w:rsid w:val="00D911F8"/>
    <w:rsid w:val="00D9152F"/>
    <w:rsid w:val="00D91709"/>
    <w:rsid w:val="00D92BF6"/>
    <w:rsid w:val="00D92EB4"/>
    <w:rsid w:val="00D931AF"/>
    <w:rsid w:val="00D932C4"/>
    <w:rsid w:val="00D93388"/>
    <w:rsid w:val="00D93CA1"/>
    <w:rsid w:val="00D94747"/>
    <w:rsid w:val="00D951B8"/>
    <w:rsid w:val="00D953A0"/>
    <w:rsid w:val="00D95BA3"/>
    <w:rsid w:val="00D95C9D"/>
    <w:rsid w:val="00D95D61"/>
    <w:rsid w:val="00D95ED1"/>
    <w:rsid w:val="00D9600D"/>
    <w:rsid w:val="00D96753"/>
    <w:rsid w:val="00D9692A"/>
    <w:rsid w:val="00D96D6C"/>
    <w:rsid w:val="00D971AF"/>
    <w:rsid w:val="00DA05CC"/>
    <w:rsid w:val="00DA06F4"/>
    <w:rsid w:val="00DA1243"/>
    <w:rsid w:val="00DA21E4"/>
    <w:rsid w:val="00DA2C26"/>
    <w:rsid w:val="00DA3226"/>
    <w:rsid w:val="00DA37B7"/>
    <w:rsid w:val="00DA3A83"/>
    <w:rsid w:val="00DA3BFE"/>
    <w:rsid w:val="00DA45EF"/>
    <w:rsid w:val="00DA4C70"/>
    <w:rsid w:val="00DA64A1"/>
    <w:rsid w:val="00DA719D"/>
    <w:rsid w:val="00DA725F"/>
    <w:rsid w:val="00DB0F50"/>
    <w:rsid w:val="00DB141F"/>
    <w:rsid w:val="00DB1BE7"/>
    <w:rsid w:val="00DB2887"/>
    <w:rsid w:val="00DB29D3"/>
    <w:rsid w:val="00DB305E"/>
    <w:rsid w:val="00DB3B14"/>
    <w:rsid w:val="00DB445B"/>
    <w:rsid w:val="00DB4725"/>
    <w:rsid w:val="00DB567F"/>
    <w:rsid w:val="00DB6888"/>
    <w:rsid w:val="00DB6A1E"/>
    <w:rsid w:val="00DB6F79"/>
    <w:rsid w:val="00DB77F8"/>
    <w:rsid w:val="00DB7C37"/>
    <w:rsid w:val="00DC0071"/>
    <w:rsid w:val="00DC00D8"/>
    <w:rsid w:val="00DC08FD"/>
    <w:rsid w:val="00DC1029"/>
    <w:rsid w:val="00DC19BA"/>
    <w:rsid w:val="00DC22C1"/>
    <w:rsid w:val="00DC30FA"/>
    <w:rsid w:val="00DC328D"/>
    <w:rsid w:val="00DC372A"/>
    <w:rsid w:val="00DC3CF2"/>
    <w:rsid w:val="00DC3EDB"/>
    <w:rsid w:val="00DC5F03"/>
    <w:rsid w:val="00DC6056"/>
    <w:rsid w:val="00DC6124"/>
    <w:rsid w:val="00DC6167"/>
    <w:rsid w:val="00DC6917"/>
    <w:rsid w:val="00DC744E"/>
    <w:rsid w:val="00DC7FAE"/>
    <w:rsid w:val="00DD09A5"/>
    <w:rsid w:val="00DD0C75"/>
    <w:rsid w:val="00DD2A48"/>
    <w:rsid w:val="00DD2DAA"/>
    <w:rsid w:val="00DD2EFD"/>
    <w:rsid w:val="00DD36E0"/>
    <w:rsid w:val="00DD3810"/>
    <w:rsid w:val="00DD3ACC"/>
    <w:rsid w:val="00DD4D2B"/>
    <w:rsid w:val="00DD5601"/>
    <w:rsid w:val="00DD5B57"/>
    <w:rsid w:val="00DD5F63"/>
    <w:rsid w:val="00DD63F2"/>
    <w:rsid w:val="00DD7844"/>
    <w:rsid w:val="00DD7C3A"/>
    <w:rsid w:val="00DD7CA9"/>
    <w:rsid w:val="00DE01B8"/>
    <w:rsid w:val="00DE01CE"/>
    <w:rsid w:val="00DE092B"/>
    <w:rsid w:val="00DE09C9"/>
    <w:rsid w:val="00DE0A72"/>
    <w:rsid w:val="00DE138F"/>
    <w:rsid w:val="00DE22E1"/>
    <w:rsid w:val="00DE2364"/>
    <w:rsid w:val="00DE2437"/>
    <w:rsid w:val="00DE2965"/>
    <w:rsid w:val="00DE3179"/>
    <w:rsid w:val="00DE337A"/>
    <w:rsid w:val="00DE3541"/>
    <w:rsid w:val="00DE48A0"/>
    <w:rsid w:val="00DE4900"/>
    <w:rsid w:val="00DE50E8"/>
    <w:rsid w:val="00DE593F"/>
    <w:rsid w:val="00DE5E2C"/>
    <w:rsid w:val="00DE6F78"/>
    <w:rsid w:val="00DE71DA"/>
    <w:rsid w:val="00DE7408"/>
    <w:rsid w:val="00DF1229"/>
    <w:rsid w:val="00DF12A5"/>
    <w:rsid w:val="00DF1618"/>
    <w:rsid w:val="00DF23FA"/>
    <w:rsid w:val="00DF28E6"/>
    <w:rsid w:val="00DF3913"/>
    <w:rsid w:val="00DF5262"/>
    <w:rsid w:val="00DF5A69"/>
    <w:rsid w:val="00DF61B8"/>
    <w:rsid w:val="00DF62E7"/>
    <w:rsid w:val="00DF6891"/>
    <w:rsid w:val="00DF7124"/>
    <w:rsid w:val="00DF7457"/>
    <w:rsid w:val="00DF7EBB"/>
    <w:rsid w:val="00E00243"/>
    <w:rsid w:val="00E00575"/>
    <w:rsid w:val="00E0114C"/>
    <w:rsid w:val="00E01A6B"/>
    <w:rsid w:val="00E024DF"/>
    <w:rsid w:val="00E028B5"/>
    <w:rsid w:val="00E02BDA"/>
    <w:rsid w:val="00E030B5"/>
    <w:rsid w:val="00E03514"/>
    <w:rsid w:val="00E03A49"/>
    <w:rsid w:val="00E03C53"/>
    <w:rsid w:val="00E04A90"/>
    <w:rsid w:val="00E04CC0"/>
    <w:rsid w:val="00E05119"/>
    <w:rsid w:val="00E0581C"/>
    <w:rsid w:val="00E05B6D"/>
    <w:rsid w:val="00E05E16"/>
    <w:rsid w:val="00E06478"/>
    <w:rsid w:val="00E06690"/>
    <w:rsid w:val="00E0689A"/>
    <w:rsid w:val="00E06C8F"/>
    <w:rsid w:val="00E07036"/>
    <w:rsid w:val="00E07625"/>
    <w:rsid w:val="00E100A6"/>
    <w:rsid w:val="00E111BE"/>
    <w:rsid w:val="00E11D80"/>
    <w:rsid w:val="00E124CD"/>
    <w:rsid w:val="00E12932"/>
    <w:rsid w:val="00E12CDC"/>
    <w:rsid w:val="00E1375F"/>
    <w:rsid w:val="00E13C21"/>
    <w:rsid w:val="00E13D87"/>
    <w:rsid w:val="00E13EC0"/>
    <w:rsid w:val="00E14391"/>
    <w:rsid w:val="00E150F5"/>
    <w:rsid w:val="00E1653C"/>
    <w:rsid w:val="00E16C27"/>
    <w:rsid w:val="00E17158"/>
    <w:rsid w:val="00E17709"/>
    <w:rsid w:val="00E17E14"/>
    <w:rsid w:val="00E207C6"/>
    <w:rsid w:val="00E209A8"/>
    <w:rsid w:val="00E2114C"/>
    <w:rsid w:val="00E21306"/>
    <w:rsid w:val="00E2134E"/>
    <w:rsid w:val="00E2176B"/>
    <w:rsid w:val="00E217C4"/>
    <w:rsid w:val="00E21DB1"/>
    <w:rsid w:val="00E21E0B"/>
    <w:rsid w:val="00E22281"/>
    <w:rsid w:val="00E22B14"/>
    <w:rsid w:val="00E22B8F"/>
    <w:rsid w:val="00E23086"/>
    <w:rsid w:val="00E2375C"/>
    <w:rsid w:val="00E23B92"/>
    <w:rsid w:val="00E254B1"/>
    <w:rsid w:val="00E2582E"/>
    <w:rsid w:val="00E25C6B"/>
    <w:rsid w:val="00E2635D"/>
    <w:rsid w:val="00E26E50"/>
    <w:rsid w:val="00E27034"/>
    <w:rsid w:val="00E2752A"/>
    <w:rsid w:val="00E3072A"/>
    <w:rsid w:val="00E30A3C"/>
    <w:rsid w:val="00E318F9"/>
    <w:rsid w:val="00E31AAD"/>
    <w:rsid w:val="00E31B2F"/>
    <w:rsid w:val="00E32316"/>
    <w:rsid w:val="00E3343F"/>
    <w:rsid w:val="00E33A8D"/>
    <w:rsid w:val="00E33EE9"/>
    <w:rsid w:val="00E33FC2"/>
    <w:rsid w:val="00E35273"/>
    <w:rsid w:val="00E36835"/>
    <w:rsid w:val="00E37B3B"/>
    <w:rsid w:val="00E40629"/>
    <w:rsid w:val="00E40734"/>
    <w:rsid w:val="00E420E6"/>
    <w:rsid w:val="00E42290"/>
    <w:rsid w:val="00E43BE7"/>
    <w:rsid w:val="00E43CCC"/>
    <w:rsid w:val="00E440C2"/>
    <w:rsid w:val="00E44232"/>
    <w:rsid w:val="00E44319"/>
    <w:rsid w:val="00E4473F"/>
    <w:rsid w:val="00E452C8"/>
    <w:rsid w:val="00E465D7"/>
    <w:rsid w:val="00E4669D"/>
    <w:rsid w:val="00E467F7"/>
    <w:rsid w:val="00E46854"/>
    <w:rsid w:val="00E46F63"/>
    <w:rsid w:val="00E47272"/>
    <w:rsid w:val="00E4751F"/>
    <w:rsid w:val="00E47E39"/>
    <w:rsid w:val="00E501BB"/>
    <w:rsid w:val="00E50AA2"/>
    <w:rsid w:val="00E50FC5"/>
    <w:rsid w:val="00E51AD2"/>
    <w:rsid w:val="00E51E6C"/>
    <w:rsid w:val="00E521F1"/>
    <w:rsid w:val="00E522C3"/>
    <w:rsid w:val="00E52793"/>
    <w:rsid w:val="00E52CD9"/>
    <w:rsid w:val="00E53C3A"/>
    <w:rsid w:val="00E53DC2"/>
    <w:rsid w:val="00E54DB5"/>
    <w:rsid w:val="00E55428"/>
    <w:rsid w:val="00E56B60"/>
    <w:rsid w:val="00E57186"/>
    <w:rsid w:val="00E5754E"/>
    <w:rsid w:val="00E607D8"/>
    <w:rsid w:val="00E60CFA"/>
    <w:rsid w:val="00E613F8"/>
    <w:rsid w:val="00E617C1"/>
    <w:rsid w:val="00E61835"/>
    <w:rsid w:val="00E6237F"/>
    <w:rsid w:val="00E6263E"/>
    <w:rsid w:val="00E6405A"/>
    <w:rsid w:val="00E658F7"/>
    <w:rsid w:val="00E65A89"/>
    <w:rsid w:val="00E65D73"/>
    <w:rsid w:val="00E664B8"/>
    <w:rsid w:val="00E67A4B"/>
    <w:rsid w:val="00E67D01"/>
    <w:rsid w:val="00E701C0"/>
    <w:rsid w:val="00E7050F"/>
    <w:rsid w:val="00E70525"/>
    <w:rsid w:val="00E7054C"/>
    <w:rsid w:val="00E70D8A"/>
    <w:rsid w:val="00E714FE"/>
    <w:rsid w:val="00E71C2F"/>
    <w:rsid w:val="00E71E93"/>
    <w:rsid w:val="00E724AD"/>
    <w:rsid w:val="00E72680"/>
    <w:rsid w:val="00E72EAF"/>
    <w:rsid w:val="00E7366B"/>
    <w:rsid w:val="00E73856"/>
    <w:rsid w:val="00E738A5"/>
    <w:rsid w:val="00E73D62"/>
    <w:rsid w:val="00E74085"/>
    <w:rsid w:val="00E749BD"/>
    <w:rsid w:val="00E75689"/>
    <w:rsid w:val="00E75A95"/>
    <w:rsid w:val="00E75ACA"/>
    <w:rsid w:val="00E776D0"/>
    <w:rsid w:val="00E77DE3"/>
    <w:rsid w:val="00E807A8"/>
    <w:rsid w:val="00E80FFA"/>
    <w:rsid w:val="00E8136C"/>
    <w:rsid w:val="00E8164C"/>
    <w:rsid w:val="00E8168F"/>
    <w:rsid w:val="00E81A7A"/>
    <w:rsid w:val="00E81FEF"/>
    <w:rsid w:val="00E82F48"/>
    <w:rsid w:val="00E843D2"/>
    <w:rsid w:val="00E84401"/>
    <w:rsid w:val="00E84E30"/>
    <w:rsid w:val="00E85752"/>
    <w:rsid w:val="00E86AE6"/>
    <w:rsid w:val="00E86E16"/>
    <w:rsid w:val="00E86FA8"/>
    <w:rsid w:val="00E87508"/>
    <w:rsid w:val="00E875DF"/>
    <w:rsid w:val="00E8770B"/>
    <w:rsid w:val="00E90244"/>
    <w:rsid w:val="00E908FB"/>
    <w:rsid w:val="00E90A76"/>
    <w:rsid w:val="00E91025"/>
    <w:rsid w:val="00E91083"/>
    <w:rsid w:val="00E92017"/>
    <w:rsid w:val="00E92C2C"/>
    <w:rsid w:val="00E9348F"/>
    <w:rsid w:val="00E947FF"/>
    <w:rsid w:val="00E94F16"/>
    <w:rsid w:val="00E94F2D"/>
    <w:rsid w:val="00E95079"/>
    <w:rsid w:val="00E95694"/>
    <w:rsid w:val="00E9628C"/>
    <w:rsid w:val="00E96447"/>
    <w:rsid w:val="00E9650A"/>
    <w:rsid w:val="00E9669D"/>
    <w:rsid w:val="00E9679E"/>
    <w:rsid w:val="00E96AEE"/>
    <w:rsid w:val="00E96FC8"/>
    <w:rsid w:val="00E9705E"/>
    <w:rsid w:val="00E971BA"/>
    <w:rsid w:val="00E977A1"/>
    <w:rsid w:val="00E97F1A"/>
    <w:rsid w:val="00EA0010"/>
    <w:rsid w:val="00EA09AF"/>
    <w:rsid w:val="00EA1F52"/>
    <w:rsid w:val="00EA223C"/>
    <w:rsid w:val="00EA33CF"/>
    <w:rsid w:val="00EA3651"/>
    <w:rsid w:val="00EA36B4"/>
    <w:rsid w:val="00EA43C5"/>
    <w:rsid w:val="00EA47E4"/>
    <w:rsid w:val="00EA4D77"/>
    <w:rsid w:val="00EA4E1C"/>
    <w:rsid w:val="00EA4F88"/>
    <w:rsid w:val="00EA52BC"/>
    <w:rsid w:val="00EA5F48"/>
    <w:rsid w:val="00EA643C"/>
    <w:rsid w:val="00EA683B"/>
    <w:rsid w:val="00EA6DFC"/>
    <w:rsid w:val="00EA7786"/>
    <w:rsid w:val="00EA781E"/>
    <w:rsid w:val="00EB0034"/>
    <w:rsid w:val="00EB005A"/>
    <w:rsid w:val="00EB016D"/>
    <w:rsid w:val="00EB1157"/>
    <w:rsid w:val="00EB11DD"/>
    <w:rsid w:val="00EB1D0B"/>
    <w:rsid w:val="00EB2418"/>
    <w:rsid w:val="00EB25FC"/>
    <w:rsid w:val="00EB2601"/>
    <w:rsid w:val="00EB34C7"/>
    <w:rsid w:val="00EB47BE"/>
    <w:rsid w:val="00EB4F6A"/>
    <w:rsid w:val="00EB5180"/>
    <w:rsid w:val="00EB57CE"/>
    <w:rsid w:val="00EB58F3"/>
    <w:rsid w:val="00EB5DC7"/>
    <w:rsid w:val="00EB6749"/>
    <w:rsid w:val="00EB7410"/>
    <w:rsid w:val="00EC004C"/>
    <w:rsid w:val="00EC0B6A"/>
    <w:rsid w:val="00EC1085"/>
    <w:rsid w:val="00EC1651"/>
    <w:rsid w:val="00EC17F9"/>
    <w:rsid w:val="00EC1A08"/>
    <w:rsid w:val="00EC39BF"/>
    <w:rsid w:val="00EC3B18"/>
    <w:rsid w:val="00EC3E5F"/>
    <w:rsid w:val="00EC4DED"/>
    <w:rsid w:val="00EC51AF"/>
    <w:rsid w:val="00EC591A"/>
    <w:rsid w:val="00EC62DD"/>
    <w:rsid w:val="00EC6931"/>
    <w:rsid w:val="00EC6999"/>
    <w:rsid w:val="00EC6C69"/>
    <w:rsid w:val="00EC7150"/>
    <w:rsid w:val="00EC7845"/>
    <w:rsid w:val="00EC7A5D"/>
    <w:rsid w:val="00EC7B0B"/>
    <w:rsid w:val="00ED12D3"/>
    <w:rsid w:val="00ED1505"/>
    <w:rsid w:val="00ED19FB"/>
    <w:rsid w:val="00ED1FDE"/>
    <w:rsid w:val="00ED23B2"/>
    <w:rsid w:val="00ED25D6"/>
    <w:rsid w:val="00ED2FEF"/>
    <w:rsid w:val="00ED3010"/>
    <w:rsid w:val="00ED34AC"/>
    <w:rsid w:val="00ED3A05"/>
    <w:rsid w:val="00ED3ADF"/>
    <w:rsid w:val="00ED3FD7"/>
    <w:rsid w:val="00ED413E"/>
    <w:rsid w:val="00ED4856"/>
    <w:rsid w:val="00ED4CF8"/>
    <w:rsid w:val="00ED4D3C"/>
    <w:rsid w:val="00ED4F66"/>
    <w:rsid w:val="00ED58EB"/>
    <w:rsid w:val="00ED5A4D"/>
    <w:rsid w:val="00ED6C31"/>
    <w:rsid w:val="00ED782F"/>
    <w:rsid w:val="00EE0322"/>
    <w:rsid w:val="00EE0475"/>
    <w:rsid w:val="00EE0573"/>
    <w:rsid w:val="00EE0B0E"/>
    <w:rsid w:val="00EE1DA5"/>
    <w:rsid w:val="00EE1FD5"/>
    <w:rsid w:val="00EE2100"/>
    <w:rsid w:val="00EE21DC"/>
    <w:rsid w:val="00EE2B62"/>
    <w:rsid w:val="00EE35CB"/>
    <w:rsid w:val="00EE3627"/>
    <w:rsid w:val="00EE3962"/>
    <w:rsid w:val="00EE3D30"/>
    <w:rsid w:val="00EE3E0B"/>
    <w:rsid w:val="00EE4001"/>
    <w:rsid w:val="00EE5416"/>
    <w:rsid w:val="00EE59AB"/>
    <w:rsid w:val="00EE6DEC"/>
    <w:rsid w:val="00EE7DF4"/>
    <w:rsid w:val="00EF0E49"/>
    <w:rsid w:val="00EF0F89"/>
    <w:rsid w:val="00EF1945"/>
    <w:rsid w:val="00EF1B7E"/>
    <w:rsid w:val="00EF1D49"/>
    <w:rsid w:val="00EF21AF"/>
    <w:rsid w:val="00EF26BD"/>
    <w:rsid w:val="00EF3653"/>
    <w:rsid w:val="00EF37FC"/>
    <w:rsid w:val="00EF3A94"/>
    <w:rsid w:val="00EF41B4"/>
    <w:rsid w:val="00EF47B4"/>
    <w:rsid w:val="00EF4C86"/>
    <w:rsid w:val="00EF4E8D"/>
    <w:rsid w:val="00EF5B46"/>
    <w:rsid w:val="00EF5FF9"/>
    <w:rsid w:val="00EF60D4"/>
    <w:rsid w:val="00EF69E7"/>
    <w:rsid w:val="00EF7856"/>
    <w:rsid w:val="00F007BE"/>
    <w:rsid w:val="00F00AF8"/>
    <w:rsid w:val="00F00DDD"/>
    <w:rsid w:val="00F00F19"/>
    <w:rsid w:val="00F010A5"/>
    <w:rsid w:val="00F0132A"/>
    <w:rsid w:val="00F01E52"/>
    <w:rsid w:val="00F01F29"/>
    <w:rsid w:val="00F0215B"/>
    <w:rsid w:val="00F02350"/>
    <w:rsid w:val="00F029B3"/>
    <w:rsid w:val="00F02A8D"/>
    <w:rsid w:val="00F03049"/>
    <w:rsid w:val="00F03404"/>
    <w:rsid w:val="00F036BB"/>
    <w:rsid w:val="00F04360"/>
    <w:rsid w:val="00F043D7"/>
    <w:rsid w:val="00F04A3A"/>
    <w:rsid w:val="00F04D14"/>
    <w:rsid w:val="00F057A6"/>
    <w:rsid w:val="00F057BC"/>
    <w:rsid w:val="00F05E10"/>
    <w:rsid w:val="00F0708D"/>
    <w:rsid w:val="00F074B7"/>
    <w:rsid w:val="00F0779A"/>
    <w:rsid w:val="00F07A3A"/>
    <w:rsid w:val="00F07D0C"/>
    <w:rsid w:val="00F10CC2"/>
    <w:rsid w:val="00F1159C"/>
    <w:rsid w:val="00F11A2A"/>
    <w:rsid w:val="00F120F5"/>
    <w:rsid w:val="00F125E5"/>
    <w:rsid w:val="00F1279E"/>
    <w:rsid w:val="00F128CE"/>
    <w:rsid w:val="00F12F28"/>
    <w:rsid w:val="00F13268"/>
    <w:rsid w:val="00F13BA2"/>
    <w:rsid w:val="00F14475"/>
    <w:rsid w:val="00F14645"/>
    <w:rsid w:val="00F147DC"/>
    <w:rsid w:val="00F149A2"/>
    <w:rsid w:val="00F149F2"/>
    <w:rsid w:val="00F15D80"/>
    <w:rsid w:val="00F16319"/>
    <w:rsid w:val="00F17630"/>
    <w:rsid w:val="00F17B8A"/>
    <w:rsid w:val="00F17DAD"/>
    <w:rsid w:val="00F202D3"/>
    <w:rsid w:val="00F20890"/>
    <w:rsid w:val="00F20AED"/>
    <w:rsid w:val="00F22179"/>
    <w:rsid w:val="00F226BA"/>
    <w:rsid w:val="00F22728"/>
    <w:rsid w:val="00F2290D"/>
    <w:rsid w:val="00F22E89"/>
    <w:rsid w:val="00F23288"/>
    <w:rsid w:val="00F23923"/>
    <w:rsid w:val="00F23F0D"/>
    <w:rsid w:val="00F240D7"/>
    <w:rsid w:val="00F246BB"/>
    <w:rsid w:val="00F25404"/>
    <w:rsid w:val="00F25A1F"/>
    <w:rsid w:val="00F25BCC"/>
    <w:rsid w:val="00F264A2"/>
    <w:rsid w:val="00F264E5"/>
    <w:rsid w:val="00F277A1"/>
    <w:rsid w:val="00F277F0"/>
    <w:rsid w:val="00F27DF5"/>
    <w:rsid w:val="00F27FD3"/>
    <w:rsid w:val="00F303F1"/>
    <w:rsid w:val="00F30B89"/>
    <w:rsid w:val="00F30C57"/>
    <w:rsid w:val="00F310EE"/>
    <w:rsid w:val="00F31929"/>
    <w:rsid w:val="00F31C42"/>
    <w:rsid w:val="00F3250E"/>
    <w:rsid w:val="00F3286A"/>
    <w:rsid w:val="00F32B92"/>
    <w:rsid w:val="00F3366B"/>
    <w:rsid w:val="00F336F6"/>
    <w:rsid w:val="00F339DA"/>
    <w:rsid w:val="00F33A20"/>
    <w:rsid w:val="00F33A9A"/>
    <w:rsid w:val="00F33CC6"/>
    <w:rsid w:val="00F346A5"/>
    <w:rsid w:val="00F35A5C"/>
    <w:rsid w:val="00F35E80"/>
    <w:rsid w:val="00F361E2"/>
    <w:rsid w:val="00F3680C"/>
    <w:rsid w:val="00F36E15"/>
    <w:rsid w:val="00F37161"/>
    <w:rsid w:val="00F373C1"/>
    <w:rsid w:val="00F40349"/>
    <w:rsid w:val="00F40F40"/>
    <w:rsid w:val="00F40FBF"/>
    <w:rsid w:val="00F41138"/>
    <w:rsid w:val="00F41178"/>
    <w:rsid w:val="00F418C0"/>
    <w:rsid w:val="00F41F19"/>
    <w:rsid w:val="00F42196"/>
    <w:rsid w:val="00F428AE"/>
    <w:rsid w:val="00F44129"/>
    <w:rsid w:val="00F442F1"/>
    <w:rsid w:val="00F446B7"/>
    <w:rsid w:val="00F44E2B"/>
    <w:rsid w:val="00F44FF9"/>
    <w:rsid w:val="00F4662F"/>
    <w:rsid w:val="00F469D2"/>
    <w:rsid w:val="00F46D48"/>
    <w:rsid w:val="00F4745B"/>
    <w:rsid w:val="00F4745C"/>
    <w:rsid w:val="00F506C5"/>
    <w:rsid w:val="00F507BC"/>
    <w:rsid w:val="00F51B65"/>
    <w:rsid w:val="00F51DD8"/>
    <w:rsid w:val="00F53002"/>
    <w:rsid w:val="00F53CAB"/>
    <w:rsid w:val="00F54C28"/>
    <w:rsid w:val="00F550F4"/>
    <w:rsid w:val="00F555AA"/>
    <w:rsid w:val="00F5613F"/>
    <w:rsid w:val="00F5655D"/>
    <w:rsid w:val="00F56D87"/>
    <w:rsid w:val="00F57B16"/>
    <w:rsid w:val="00F60485"/>
    <w:rsid w:val="00F60699"/>
    <w:rsid w:val="00F61CAA"/>
    <w:rsid w:val="00F6267F"/>
    <w:rsid w:val="00F63576"/>
    <w:rsid w:val="00F63C02"/>
    <w:rsid w:val="00F63C10"/>
    <w:rsid w:val="00F65526"/>
    <w:rsid w:val="00F658A3"/>
    <w:rsid w:val="00F65AC0"/>
    <w:rsid w:val="00F65C57"/>
    <w:rsid w:val="00F65DD8"/>
    <w:rsid w:val="00F66D44"/>
    <w:rsid w:val="00F67859"/>
    <w:rsid w:val="00F67C3C"/>
    <w:rsid w:val="00F70605"/>
    <w:rsid w:val="00F70AF7"/>
    <w:rsid w:val="00F7123A"/>
    <w:rsid w:val="00F71F4C"/>
    <w:rsid w:val="00F724EF"/>
    <w:rsid w:val="00F72E6C"/>
    <w:rsid w:val="00F7331F"/>
    <w:rsid w:val="00F742DB"/>
    <w:rsid w:val="00F743C1"/>
    <w:rsid w:val="00F74681"/>
    <w:rsid w:val="00F7580C"/>
    <w:rsid w:val="00F75A59"/>
    <w:rsid w:val="00F75B87"/>
    <w:rsid w:val="00F75DF7"/>
    <w:rsid w:val="00F762D3"/>
    <w:rsid w:val="00F76319"/>
    <w:rsid w:val="00F76A73"/>
    <w:rsid w:val="00F77B69"/>
    <w:rsid w:val="00F80211"/>
    <w:rsid w:val="00F8063B"/>
    <w:rsid w:val="00F806E3"/>
    <w:rsid w:val="00F8139A"/>
    <w:rsid w:val="00F81915"/>
    <w:rsid w:val="00F81B25"/>
    <w:rsid w:val="00F827C1"/>
    <w:rsid w:val="00F829CB"/>
    <w:rsid w:val="00F82D04"/>
    <w:rsid w:val="00F833B3"/>
    <w:rsid w:val="00F83526"/>
    <w:rsid w:val="00F84B02"/>
    <w:rsid w:val="00F84FE6"/>
    <w:rsid w:val="00F85D22"/>
    <w:rsid w:val="00F86BA4"/>
    <w:rsid w:val="00F90388"/>
    <w:rsid w:val="00F912A1"/>
    <w:rsid w:val="00F912EE"/>
    <w:rsid w:val="00F91300"/>
    <w:rsid w:val="00F92131"/>
    <w:rsid w:val="00F924AF"/>
    <w:rsid w:val="00F92F72"/>
    <w:rsid w:val="00F93634"/>
    <w:rsid w:val="00F94216"/>
    <w:rsid w:val="00F95631"/>
    <w:rsid w:val="00F96122"/>
    <w:rsid w:val="00F96972"/>
    <w:rsid w:val="00F97929"/>
    <w:rsid w:val="00FA0178"/>
    <w:rsid w:val="00FA0D86"/>
    <w:rsid w:val="00FA10BB"/>
    <w:rsid w:val="00FA1585"/>
    <w:rsid w:val="00FA1C62"/>
    <w:rsid w:val="00FA1EB2"/>
    <w:rsid w:val="00FA2274"/>
    <w:rsid w:val="00FA22F2"/>
    <w:rsid w:val="00FA25F6"/>
    <w:rsid w:val="00FA2729"/>
    <w:rsid w:val="00FA29E9"/>
    <w:rsid w:val="00FA2A1A"/>
    <w:rsid w:val="00FA56CB"/>
    <w:rsid w:val="00FA59EA"/>
    <w:rsid w:val="00FA5D6E"/>
    <w:rsid w:val="00FA60DE"/>
    <w:rsid w:val="00FA629E"/>
    <w:rsid w:val="00FA7E5E"/>
    <w:rsid w:val="00FB0253"/>
    <w:rsid w:val="00FB0B13"/>
    <w:rsid w:val="00FB0EEE"/>
    <w:rsid w:val="00FB131B"/>
    <w:rsid w:val="00FB142A"/>
    <w:rsid w:val="00FB1F91"/>
    <w:rsid w:val="00FB2AF6"/>
    <w:rsid w:val="00FB300F"/>
    <w:rsid w:val="00FB31BF"/>
    <w:rsid w:val="00FB3451"/>
    <w:rsid w:val="00FB3E63"/>
    <w:rsid w:val="00FB4541"/>
    <w:rsid w:val="00FB4867"/>
    <w:rsid w:val="00FB539E"/>
    <w:rsid w:val="00FB5562"/>
    <w:rsid w:val="00FB5DBF"/>
    <w:rsid w:val="00FB5EF3"/>
    <w:rsid w:val="00FB5FAF"/>
    <w:rsid w:val="00FB6719"/>
    <w:rsid w:val="00FB6CBD"/>
    <w:rsid w:val="00FB6D5C"/>
    <w:rsid w:val="00FB74D2"/>
    <w:rsid w:val="00FB792D"/>
    <w:rsid w:val="00FB7A25"/>
    <w:rsid w:val="00FB7A67"/>
    <w:rsid w:val="00FB7AE1"/>
    <w:rsid w:val="00FB7EB2"/>
    <w:rsid w:val="00FB7F15"/>
    <w:rsid w:val="00FB7FF5"/>
    <w:rsid w:val="00FC009F"/>
    <w:rsid w:val="00FC031A"/>
    <w:rsid w:val="00FC0342"/>
    <w:rsid w:val="00FC043D"/>
    <w:rsid w:val="00FC065A"/>
    <w:rsid w:val="00FC0719"/>
    <w:rsid w:val="00FC111C"/>
    <w:rsid w:val="00FC14EA"/>
    <w:rsid w:val="00FC1592"/>
    <w:rsid w:val="00FC1647"/>
    <w:rsid w:val="00FC1B86"/>
    <w:rsid w:val="00FC1D01"/>
    <w:rsid w:val="00FC201E"/>
    <w:rsid w:val="00FC2213"/>
    <w:rsid w:val="00FC22A8"/>
    <w:rsid w:val="00FC24C6"/>
    <w:rsid w:val="00FC3058"/>
    <w:rsid w:val="00FC4063"/>
    <w:rsid w:val="00FC4348"/>
    <w:rsid w:val="00FC44F6"/>
    <w:rsid w:val="00FC4684"/>
    <w:rsid w:val="00FC4750"/>
    <w:rsid w:val="00FC4AF9"/>
    <w:rsid w:val="00FC50CB"/>
    <w:rsid w:val="00FC6496"/>
    <w:rsid w:val="00FC69F3"/>
    <w:rsid w:val="00FC73DD"/>
    <w:rsid w:val="00FC74B9"/>
    <w:rsid w:val="00FC754B"/>
    <w:rsid w:val="00FC7729"/>
    <w:rsid w:val="00FD005F"/>
    <w:rsid w:val="00FD062D"/>
    <w:rsid w:val="00FD0ACD"/>
    <w:rsid w:val="00FD0E5A"/>
    <w:rsid w:val="00FD103E"/>
    <w:rsid w:val="00FD1086"/>
    <w:rsid w:val="00FD2502"/>
    <w:rsid w:val="00FD2798"/>
    <w:rsid w:val="00FD302D"/>
    <w:rsid w:val="00FD4502"/>
    <w:rsid w:val="00FD456A"/>
    <w:rsid w:val="00FD4974"/>
    <w:rsid w:val="00FD5154"/>
    <w:rsid w:val="00FD5246"/>
    <w:rsid w:val="00FD6498"/>
    <w:rsid w:val="00FD71ED"/>
    <w:rsid w:val="00FD748D"/>
    <w:rsid w:val="00FE0081"/>
    <w:rsid w:val="00FE033E"/>
    <w:rsid w:val="00FE0830"/>
    <w:rsid w:val="00FE111E"/>
    <w:rsid w:val="00FE13E8"/>
    <w:rsid w:val="00FE1693"/>
    <w:rsid w:val="00FE24BF"/>
    <w:rsid w:val="00FE2C24"/>
    <w:rsid w:val="00FE2F78"/>
    <w:rsid w:val="00FE39E1"/>
    <w:rsid w:val="00FE3AC4"/>
    <w:rsid w:val="00FE3B3C"/>
    <w:rsid w:val="00FE47C0"/>
    <w:rsid w:val="00FE4832"/>
    <w:rsid w:val="00FE4E30"/>
    <w:rsid w:val="00FE66A1"/>
    <w:rsid w:val="00FE7734"/>
    <w:rsid w:val="00FE7746"/>
    <w:rsid w:val="00FE7D3B"/>
    <w:rsid w:val="00FF0B2C"/>
    <w:rsid w:val="00FF0C15"/>
    <w:rsid w:val="00FF0F51"/>
    <w:rsid w:val="00FF109F"/>
    <w:rsid w:val="00FF18CB"/>
    <w:rsid w:val="00FF1BB6"/>
    <w:rsid w:val="00FF1D46"/>
    <w:rsid w:val="00FF1F87"/>
    <w:rsid w:val="00FF22C2"/>
    <w:rsid w:val="00FF2B39"/>
    <w:rsid w:val="00FF30F1"/>
    <w:rsid w:val="00FF3113"/>
    <w:rsid w:val="00FF3695"/>
    <w:rsid w:val="00FF3949"/>
    <w:rsid w:val="00FF4117"/>
    <w:rsid w:val="00FF4A96"/>
    <w:rsid w:val="00FF4EEE"/>
    <w:rsid w:val="00FF5253"/>
    <w:rsid w:val="00FF608F"/>
    <w:rsid w:val="00FF6581"/>
    <w:rsid w:val="00FF721F"/>
    <w:rsid w:val="00FF755B"/>
    <w:rsid w:val="00FF7BE0"/>
    <w:rsid w:val="00FF7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fc"/>
    </o:shapedefaults>
    <o:shapelayout v:ext="edit">
      <o:idmap v:ext="edit" data="1"/>
    </o:shapelayout>
  </w:shapeDefaults>
  <w:decimalSymbol w:val="."/>
  <w:listSeparator w:val=","/>
  <w14:docId w14:val="40553735"/>
  <w15:chartTrackingRefBased/>
  <w15:docId w15:val="{704E720E-C7AC-4A7F-8106-2C547EF15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header" w:uiPriority="99"/>
    <w:lsdException w:name="caption" w:qFormat="1"/>
    <w:lsdException w:name="Title" w:qFormat="1"/>
    <w:lsdException w:name="Subtitle" w:qFormat="1"/>
    <w:lsdException w:name="Strong" w:qFormat="1"/>
    <w:lsdException w:name="Emphasis" w:qFormat="1"/>
    <w:lsdException w:name="E-mail Signatur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4C4A"/>
    <w:pPr>
      <w:widowControl w:val="0"/>
    </w:pPr>
    <w:rPr>
      <w:rFonts w:ascii="Arial" w:hAnsi="Arial"/>
      <w:sz w:val="22"/>
      <w:szCs w:val="24"/>
    </w:rPr>
  </w:style>
  <w:style w:type="paragraph" w:styleId="Heading1">
    <w:name w:val="heading 1"/>
    <w:basedOn w:val="Normal"/>
    <w:next w:val="Normal"/>
    <w:link w:val="Heading1Char"/>
    <w:qFormat/>
    <w:rsid w:val="00734837"/>
    <w:pPr>
      <w:keepNext/>
      <w:shd w:val="clear" w:color="auto" w:fill="FFCC00"/>
      <w:jc w:val="center"/>
      <w:outlineLvl w:val="0"/>
    </w:pPr>
    <w:rPr>
      <w:b/>
      <w:bCs/>
      <w:smallCaps/>
      <w:kern w:val="32"/>
      <w:sz w:val="32"/>
      <w:szCs w:val="32"/>
      <w:lang w:val="x-none" w:eastAsia="x-none"/>
    </w:rPr>
  </w:style>
  <w:style w:type="paragraph" w:styleId="Heading2">
    <w:name w:val="heading 2"/>
    <w:basedOn w:val="Normal"/>
    <w:next w:val="Normal"/>
    <w:link w:val="Heading2Char"/>
    <w:qFormat/>
    <w:rsid w:val="00734837"/>
    <w:pPr>
      <w:keepNext/>
      <w:shd w:val="clear" w:color="auto" w:fill="FFC000"/>
      <w:spacing w:before="240" w:after="60"/>
      <w:outlineLvl w:val="1"/>
    </w:pPr>
    <w:rPr>
      <w:b/>
      <w:bCs/>
      <w:iCs/>
      <w:smallCaps/>
      <w:sz w:val="28"/>
      <w:szCs w:val="28"/>
      <w:lang w:val="x-none" w:eastAsia="x-none"/>
    </w:rPr>
  </w:style>
  <w:style w:type="paragraph" w:styleId="Heading3">
    <w:name w:val="heading 3"/>
    <w:basedOn w:val="Normal"/>
    <w:next w:val="Normal"/>
    <w:link w:val="Heading3Char"/>
    <w:qFormat/>
    <w:rsid w:val="00FE3AC4"/>
    <w:pPr>
      <w:keepNext/>
      <w:spacing w:before="240" w:after="60"/>
      <w:outlineLvl w:val="2"/>
    </w:pPr>
    <w:rPr>
      <w:b/>
      <w:bCs/>
      <w:i/>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E0DDF"/>
    <w:pPr>
      <w:tabs>
        <w:tab w:val="center" w:pos="4320"/>
        <w:tab w:val="right" w:pos="8640"/>
      </w:tabs>
    </w:pPr>
    <w:rPr>
      <w:lang w:val="x-none" w:eastAsia="x-none"/>
    </w:rPr>
  </w:style>
  <w:style w:type="paragraph" w:styleId="Footer">
    <w:name w:val="footer"/>
    <w:basedOn w:val="Normal"/>
    <w:rsid w:val="001E0DDF"/>
    <w:pPr>
      <w:tabs>
        <w:tab w:val="center" w:pos="4320"/>
        <w:tab w:val="right" w:pos="8640"/>
      </w:tabs>
    </w:pPr>
  </w:style>
  <w:style w:type="paragraph" w:styleId="BalloonText">
    <w:name w:val="Balloon Text"/>
    <w:basedOn w:val="Normal"/>
    <w:link w:val="BalloonTextChar"/>
    <w:rsid w:val="00CE51A6"/>
    <w:rPr>
      <w:rFonts w:ascii="Tahoma" w:hAnsi="Tahoma"/>
      <w:sz w:val="16"/>
      <w:szCs w:val="16"/>
      <w:lang w:val="x-none" w:eastAsia="x-none"/>
    </w:rPr>
  </w:style>
  <w:style w:type="character" w:customStyle="1" w:styleId="BalloonTextChar">
    <w:name w:val="Balloon Text Char"/>
    <w:link w:val="BalloonText"/>
    <w:rsid w:val="00CE51A6"/>
    <w:rPr>
      <w:rFonts w:ascii="Tahoma" w:hAnsi="Tahoma" w:cs="Tahoma"/>
      <w:sz w:val="16"/>
      <w:szCs w:val="16"/>
    </w:rPr>
  </w:style>
  <w:style w:type="paragraph" w:styleId="Caption">
    <w:name w:val="caption"/>
    <w:basedOn w:val="Normal"/>
    <w:next w:val="Normal"/>
    <w:link w:val="CaptionChar"/>
    <w:qFormat/>
    <w:rsid w:val="00E9650A"/>
    <w:rPr>
      <w:b/>
      <w:bCs/>
      <w:sz w:val="18"/>
      <w:szCs w:val="20"/>
      <w:lang w:val="x-none" w:eastAsia="x-none"/>
    </w:rPr>
  </w:style>
  <w:style w:type="character" w:customStyle="1" w:styleId="Heading3Char">
    <w:name w:val="Heading 3 Char"/>
    <w:link w:val="Heading3"/>
    <w:rsid w:val="00FE3AC4"/>
    <w:rPr>
      <w:rFonts w:ascii="Arial" w:hAnsi="Arial"/>
      <w:b/>
      <w:bCs/>
      <w:i/>
      <w:sz w:val="22"/>
      <w:szCs w:val="26"/>
    </w:rPr>
  </w:style>
  <w:style w:type="paragraph" w:styleId="DocumentMap">
    <w:name w:val="Document Map"/>
    <w:basedOn w:val="Normal"/>
    <w:link w:val="DocumentMapChar"/>
    <w:rsid w:val="008D78DA"/>
    <w:rPr>
      <w:rFonts w:ascii="Tahoma" w:hAnsi="Tahoma"/>
      <w:sz w:val="16"/>
      <w:szCs w:val="16"/>
      <w:lang w:val="x-none" w:eastAsia="x-none"/>
    </w:rPr>
  </w:style>
  <w:style w:type="character" w:customStyle="1" w:styleId="DocumentMapChar">
    <w:name w:val="Document Map Char"/>
    <w:link w:val="DocumentMap"/>
    <w:rsid w:val="008D78DA"/>
    <w:rPr>
      <w:rFonts w:ascii="Tahoma" w:hAnsi="Tahoma" w:cs="Tahoma"/>
      <w:sz w:val="16"/>
      <w:szCs w:val="16"/>
    </w:rPr>
  </w:style>
  <w:style w:type="table" w:styleId="TableGrid">
    <w:name w:val="Table Grid"/>
    <w:basedOn w:val="TableNormal"/>
    <w:uiPriority w:val="39"/>
    <w:rsid w:val="00ED782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aragraphheader">
    <w:name w:val="Paragraph header"/>
    <w:qFormat/>
    <w:rsid w:val="002767F3"/>
    <w:rPr>
      <w:b/>
      <w:color w:val="auto"/>
    </w:rPr>
  </w:style>
  <w:style w:type="character" w:customStyle="1" w:styleId="Heading1Char">
    <w:name w:val="Heading 1 Char"/>
    <w:link w:val="Heading1"/>
    <w:rsid w:val="00734837"/>
    <w:rPr>
      <w:rFonts w:ascii="Arial" w:hAnsi="Arial" w:cs="Arial"/>
      <w:b/>
      <w:bCs/>
      <w:smallCaps/>
      <w:kern w:val="32"/>
      <w:sz w:val="32"/>
      <w:szCs w:val="32"/>
      <w:shd w:val="clear" w:color="auto" w:fill="FFCC00"/>
    </w:rPr>
  </w:style>
  <w:style w:type="character" w:customStyle="1" w:styleId="Heading2Char">
    <w:name w:val="Heading 2 Char"/>
    <w:link w:val="Heading2"/>
    <w:rsid w:val="00734837"/>
    <w:rPr>
      <w:rFonts w:ascii="Arial" w:hAnsi="Arial" w:cs="Arial"/>
      <w:b/>
      <w:bCs/>
      <w:iCs/>
      <w:smallCaps/>
      <w:sz w:val="28"/>
      <w:szCs w:val="28"/>
      <w:shd w:val="clear" w:color="auto" w:fill="FFC000"/>
    </w:rPr>
  </w:style>
  <w:style w:type="paragraph" w:styleId="BodyText">
    <w:name w:val="Body Text"/>
    <w:basedOn w:val="Normal"/>
    <w:link w:val="BodyTextChar"/>
    <w:rsid w:val="00AB7048"/>
    <w:rPr>
      <w:snapToGrid w:val="0"/>
      <w:szCs w:val="20"/>
    </w:rPr>
  </w:style>
  <w:style w:type="paragraph" w:customStyle="1" w:styleId="DataField11pt-Single">
    <w:name w:val="Data Field 11pt-Single"/>
    <w:basedOn w:val="Normal"/>
    <w:rsid w:val="0028219F"/>
    <w:pPr>
      <w:autoSpaceDE w:val="0"/>
      <w:autoSpaceDN w:val="0"/>
    </w:pPr>
    <w:rPr>
      <w:rFonts w:cs="Arial"/>
      <w:szCs w:val="20"/>
    </w:rPr>
  </w:style>
  <w:style w:type="paragraph" w:customStyle="1" w:styleId="Head1">
    <w:name w:val="Head 1"/>
    <w:aliases w:val="Page"/>
    <w:basedOn w:val="Heading1"/>
    <w:next w:val="Normal"/>
    <w:rsid w:val="00516720"/>
    <w:pPr>
      <w:pageBreakBefore/>
      <w:shd w:val="clear" w:color="auto" w:fill="FFFF00"/>
    </w:pPr>
  </w:style>
  <w:style w:type="character" w:customStyle="1" w:styleId="BodyTextChar">
    <w:name w:val="Body Text Char"/>
    <w:link w:val="BodyText"/>
    <w:rsid w:val="001B5015"/>
    <w:rPr>
      <w:rFonts w:ascii="Arial" w:hAnsi="Arial"/>
      <w:snapToGrid w:val="0"/>
      <w:sz w:val="22"/>
      <w:lang w:val="en-US" w:eastAsia="en-US" w:bidi="ar-SA"/>
    </w:rPr>
  </w:style>
  <w:style w:type="character" w:customStyle="1" w:styleId="CaptionChar">
    <w:name w:val="Caption Char"/>
    <w:link w:val="Caption"/>
    <w:rsid w:val="00E9650A"/>
    <w:rPr>
      <w:rFonts w:ascii="Arial" w:hAnsi="Arial"/>
      <w:b/>
      <w:bCs/>
      <w:sz w:val="18"/>
    </w:rPr>
  </w:style>
  <w:style w:type="character" w:customStyle="1" w:styleId="ParaHead">
    <w:name w:val="Para Head"/>
    <w:uiPriority w:val="99"/>
    <w:rsid w:val="00BB40EC"/>
    <w:rPr>
      <w:b/>
      <w:bCs/>
      <w:color w:val="6000C0"/>
    </w:rPr>
  </w:style>
  <w:style w:type="paragraph" w:customStyle="1" w:styleId="BoxCaption">
    <w:name w:val="BoxCaption"/>
    <w:uiPriority w:val="99"/>
    <w:rsid w:val="007A6C89"/>
    <w:pPr>
      <w:autoSpaceDE w:val="0"/>
      <w:autoSpaceDN w:val="0"/>
      <w:adjustRightInd w:val="0"/>
    </w:pPr>
    <w:rPr>
      <w:i/>
      <w:iCs/>
      <w:color w:val="6000C0"/>
      <w:sz w:val="22"/>
      <w:szCs w:val="22"/>
    </w:rPr>
  </w:style>
  <w:style w:type="character" w:customStyle="1" w:styleId="HeaderChar">
    <w:name w:val="Header Char"/>
    <w:link w:val="Header"/>
    <w:uiPriority w:val="99"/>
    <w:rsid w:val="00755A3A"/>
    <w:rPr>
      <w:rFonts w:ascii="Arial" w:hAnsi="Arial"/>
      <w:sz w:val="22"/>
      <w:szCs w:val="24"/>
    </w:rPr>
  </w:style>
  <w:style w:type="character" w:styleId="Hyperlink">
    <w:name w:val="Hyperlink"/>
    <w:rsid w:val="00772786"/>
    <w:rPr>
      <w:color w:val="0000FF"/>
      <w:u w:val="single"/>
    </w:rPr>
  </w:style>
  <w:style w:type="paragraph" w:styleId="E-mailSignature">
    <w:name w:val="E-mail Signature"/>
    <w:basedOn w:val="Normal"/>
    <w:link w:val="E-mailSignatureChar"/>
    <w:uiPriority w:val="99"/>
    <w:unhideWhenUsed/>
    <w:rsid w:val="00C1425F"/>
    <w:pPr>
      <w:widowControl/>
      <w:spacing w:before="100" w:beforeAutospacing="1" w:after="100" w:afterAutospacing="1"/>
    </w:pPr>
    <w:rPr>
      <w:rFonts w:ascii="Times New Roman" w:eastAsia="Calibri" w:hAnsi="Times New Roman"/>
      <w:sz w:val="24"/>
      <w:lang w:val="x-none" w:eastAsia="x-none"/>
    </w:rPr>
  </w:style>
  <w:style w:type="character" w:customStyle="1" w:styleId="E-mailSignatureChar">
    <w:name w:val="E-mail Signature Char"/>
    <w:link w:val="E-mailSignature"/>
    <w:uiPriority w:val="99"/>
    <w:rsid w:val="00C1425F"/>
    <w:rPr>
      <w:rFonts w:eastAsia="Calibri"/>
      <w:sz w:val="24"/>
      <w:szCs w:val="24"/>
    </w:rPr>
  </w:style>
  <w:style w:type="character" w:styleId="FollowedHyperlink">
    <w:name w:val="FollowedHyperlink"/>
    <w:basedOn w:val="DefaultParagraphFont"/>
    <w:rsid w:val="00552490"/>
    <w:rPr>
      <w:color w:val="954F72" w:themeColor="followedHyperlink"/>
      <w:u w:val="single"/>
    </w:rPr>
  </w:style>
  <w:style w:type="paragraph" w:styleId="ListParagraph">
    <w:name w:val="List Paragraph"/>
    <w:basedOn w:val="Normal"/>
    <w:uiPriority w:val="34"/>
    <w:qFormat/>
    <w:rsid w:val="002D5C39"/>
    <w:pPr>
      <w:ind w:left="720"/>
      <w:contextualSpacing/>
    </w:pPr>
  </w:style>
  <w:style w:type="paragraph" w:customStyle="1" w:styleId="EndNoteBibliographyTitle">
    <w:name w:val="EndNote Bibliography Title"/>
    <w:basedOn w:val="Normal"/>
    <w:link w:val="EndNoteBibliographyTitleChar"/>
    <w:rsid w:val="00246B21"/>
    <w:pPr>
      <w:jc w:val="center"/>
    </w:pPr>
    <w:rPr>
      <w:rFonts w:cs="Arial"/>
      <w:noProof/>
    </w:rPr>
  </w:style>
  <w:style w:type="character" w:customStyle="1" w:styleId="EndNoteBibliographyTitleChar">
    <w:name w:val="EndNote Bibliography Title Char"/>
    <w:basedOn w:val="Heading1Char"/>
    <w:link w:val="EndNoteBibliographyTitle"/>
    <w:rsid w:val="00246B21"/>
    <w:rPr>
      <w:rFonts w:ascii="Arial" w:hAnsi="Arial" w:cs="Arial"/>
      <w:b w:val="0"/>
      <w:bCs w:val="0"/>
      <w:smallCaps w:val="0"/>
      <w:noProof/>
      <w:kern w:val="32"/>
      <w:sz w:val="22"/>
      <w:szCs w:val="24"/>
      <w:shd w:val="clear" w:color="auto" w:fill="FFCC00"/>
    </w:rPr>
  </w:style>
  <w:style w:type="paragraph" w:customStyle="1" w:styleId="EndNoteBibliography">
    <w:name w:val="EndNote Bibliography"/>
    <w:basedOn w:val="Normal"/>
    <w:link w:val="EndNoteBibliographyChar"/>
    <w:rsid w:val="00246B21"/>
    <w:rPr>
      <w:rFonts w:cs="Arial"/>
      <w:noProof/>
    </w:rPr>
  </w:style>
  <w:style w:type="character" w:customStyle="1" w:styleId="EndNoteBibliographyChar">
    <w:name w:val="EndNote Bibliography Char"/>
    <w:basedOn w:val="Heading1Char"/>
    <w:link w:val="EndNoteBibliography"/>
    <w:rsid w:val="00246B21"/>
    <w:rPr>
      <w:rFonts w:ascii="Arial" w:hAnsi="Arial" w:cs="Arial"/>
      <w:b w:val="0"/>
      <w:bCs w:val="0"/>
      <w:smallCaps w:val="0"/>
      <w:noProof/>
      <w:kern w:val="32"/>
      <w:sz w:val="22"/>
      <w:szCs w:val="24"/>
      <w:shd w:val="clear" w:color="auto" w:fill="FFCC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32755">
      <w:bodyDiv w:val="1"/>
      <w:marLeft w:val="0"/>
      <w:marRight w:val="0"/>
      <w:marTop w:val="0"/>
      <w:marBottom w:val="0"/>
      <w:divBdr>
        <w:top w:val="none" w:sz="0" w:space="0" w:color="auto"/>
        <w:left w:val="none" w:sz="0" w:space="0" w:color="auto"/>
        <w:bottom w:val="none" w:sz="0" w:space="0" w:color="auto"/>
        <w:right w:val="none" w:sz="0" w:space="0" w:color="auto"/>
      </w:divBdr>
    </w:div>
    <w:div w:id="260841930">
      <w:bodyDiv w:val="1"/>
      <w:marLeft w:val="0"/>
      <w:marRight w:val="0"/>
      <w:marTop w:val="0"/>
      <w:marBottom w:val="0"/>
      <w:divBdr>
        <w:top w:val="none" w:sz="0" w:space="0" w:color="auto"/>
        <w:left w:val="none" w:sz="0" w:space="0" w:color="auto"/>
        <w:bottom w:val="none" w:sz="0" w:space="0" w:color="auto"/>
        <w:right w:val="none" w:sz="0" w:space="0" w:color="auto"/>
      </w:divBdr>
    </w:div>
    <w:div w:id="289241699">
      <w:bodyDiv w:val="1"/>
      <w:marLeft w:val="0"/>
      <w:marRight w:val="0"/>
      <w:marTop w:val="0"/>
      <w:marBottom w:val="0"/>
      <w:divBdr>
        <w:top w:val="none" w:sz="0" w:space="0" w:color="auto"/>
        <w:left w:val="none" w:sz="0" w:space="0" w:color="auto"/>
        <w:bottom w:val="none" w:sz="0" w:space="0" w:color="auto"/>
        <w:right w:val="none" w:sz="0" w:space="0" w:color="auto"/>
      </w:divBdr>
    </w:div>
    <w:div w:id="462961283">
      <w:bodyDiv w:val="1"/>
      <w:marLeft w:val="0"/>
      <w:marRight w:val="0"/>
      <w:marTop w:val="0"/>
      <w:marBottom w:val="0"/>
      <w:divBdr>
        <w:top w:val="none" w:sz="0" w:space="0" w:color="auto"/>
        <w:left w:val="none" w:sz="0" w:space="0" w:color="auto"/>
        <w:bottom w:val="none" w:sz="0" w:space="0" w:color="auto"/>
        <w:right w:val="none" w:sz="0" w:space="0" w:color="auto"/>
      </w:divBdr>
    </w:div>
    <w:div w:id="466819010">
      <w:bodyDiv w:val="1"/>
      <w:marLeft w:val="0"/>
      <w:marRight w:val="0"/>
      <w:marTop w:val="0"/>
      <w:marBottom w:val="0"/>
      <w:divBdr>
        <w:top w:val="none" w:sz="0" w:space="0" w:color="auto"/>
        <w:left w:val="none" w:sz="0" w:space="0" w:color="auto"/>
        <w:bottom w:val="none" w:sz="0" w:space="0" w:color="auto"/>
        <w:right w:val="none" w:sz="0" w:space="0" w:color="auto"/>
      </w:divBdr>
    </w:div>
    <w:div w:id="577255046">
      <w:bodyDiv w:val="1"/>
      <w:marLeft w:val="0"/>
      <w:marRight w:val="0"/>
      <w:marTop w:val="0"/>
      <w:marBottom w:val="0"/>
      <w:divBdr>
        <w:top w:val="none" w:sz="0" w:space="0" w:color="auto"/>
        <w:left w:val="none" w:sz="0" w:space="0" w:color="auto"/>
        <w:bottom w:val="none" w:sz="0" w:space="0" w:color="auto"/>
        <w:right w:val="none" w:sz="0" w:space="0" w:color="auto"/>
      </w:divBdr>
    </w:div>
    <w:div w:id="634870876">
      <w:bodyDiv w:val="1"/>
      <w:marLeft w:val="0"/>
      <w:marRight w:val="0"/>
      <w:marTop w:val="0"/>
      <w:marBottom w:val="0"/>
      <w:divBdr>
        <w:top w:val="none" w:sz="0" w:space="0" w:color="auto"/>
        <w:left w:val="none" w:sz="0" w:space="0" w:color="auto"/>
        <w:bottom w:val="none" w:sz="0" w:space="0" w:color="auto"/>
        <w:right w:val="none" w:sz="0" w:space="0" w:color="auto"/>
      </w:divBdr>
    </w:div>
    <w:div w:id="706955475">
      <w:bodyDiv w:val="1"/>
      <w:marLeft w:val="0"/>
      <w:marRight w:val="0"/>
      <w:marTop w:val="0"/>
      <w:marBottom w:val="0"/>
      <w:divBdr>
        <w:top w:val="none" w:sz="0" w:space="0" w:color="auto"/>
        <w:left w:val="none" w:sz="0" w:space="0" w:color="auto"/>
        <w:bottom w:val="none" w:sz="0" w:space="0" w:color="auto"/>
        <w:right w:val="none" w:sz="0" w:space="0" w:color="auto"/>
      </w:divBdr>
    </w:div>
    <w:div w:id="809058414">
      <w:bodyDiv w:val="1"/>
      <w:marLeft w:val="0"/>
      <w:marRight w:val="0"/>
      <w:marTop w:val="0"/>
      <w:marBottom w:val="0"/>
      <w:divBdr>
        <w:top w:val="none" w:sz="0" w:space="0" w:color="auto"/>
        <w:left w:val="none" w:sz="0" w:space="0" w:color="auto"/>
        <w:bottom w:val="none" w:sz="0" w:space="0" w:color="auto"/>
        <w:right w:val="none" w:sz="0" w:space="0" w:color="auto"/>
      </w:divBdr>
    </w:div>
    <w:div w:id="814024780">
      <w:bodyDiv w:val="1"/>
      <w:marLeft w:val="0"/>
      <w:marRight w:val="0"/>
      <w:marTop w:val="0"/>
      <w:marBottom w:val="0"/>
      <w:divBdr>
        <w:top w:val="none" w:sz="0" w:space="0" w:color="auto"/>
        <w:left w:val="none" w:sz="0" w:space="0" w:color="auto"/>
        <w:bottom w:val="none" w:sz="0" w:space="0" w:color="auto"/>
        <w:right w:val="none" w:sz="0" w:space="0" w:color="auto"/>
      </w:divBdr>
    </w:div>
    <w:div w:id="1002970867">
      <w:bodyDiv w:val="1"/>
      <w:marLeft w:val="0"/>
      <w:marRight w:val="0"/>
      <w:marTop w:val="0"/>
      <w:marBottom w:val="0"/>
      <w:divBdr>
        <w:top w:val="none" w:sz="0" w:space="0" w:color="auto"/>
        <w:left w:val="none" w:sz="0" w:space="0" w:color="auto"/>
        <w:bottom w:val="none" w:sz="0" w:space="0" w:color="auto"/>
        <w:right w:val="none" w:sz="0" w:space="0" w:color="auto"/>
      </w:divBdr>
    </w:div>
    <w:div w:id="1373263874">
      <w:bodyDiv w:val="1"/>
      <w:marLeft w:val="0"/>
      <w:marRight w:val="0"/>
      <w:marTop w:val="0"/>
      <w:marBottom w:val="0"/>
      <w:divBdr>
        <w:top w:val="none" w:sz="0" w:space="0" w:color="auto"/>
        <w:left w:val="none" w:sz="0" w:space="0" w:color="auto"/>
        <w:bottom w:val="none" w:sz="0" w:space="0" w:color="auto"/>
        <w:right w:val="none" w:sz="0" w:space="0" w:color="auto"/>
      </w:divBdr>
    </w:div>
    <w:div w:id="1435436243">
      <w:bodyDiv w:val="1"/>
      <w:marLeft w:val="0"/>
      <w:marRight w:val="0"/>
      <w:marTop w:val="0"/>
      <w:marBottom w:val="0"/>
      <w:divBdr>
        <w:top w:val="none" w:sz="0" w:space="0" w:color="auto"/>
        <w:left w:val="none" w:sz="0" w:space="0" w:color="auto"/>
        <w:bottom w:val="none" w:sz="0" w:space="0" w:color="auto"/>
        <w:right w:val="none" w:sz="0" w:space="0" w:color="auto"/>
      </w:divBdr>
    </w:div>
    <w:div w:id="1895383517">
      <w:bodyDiv w:val="1"/>
      <w:marLeft w:val="0"/>
      <w:marRight w:val="0"/>
      <w:marTop w:val="0"/>
      <w:marBottom w:val="0"/>
      <w:divBdr>
        <w:top w:val="none" w:sz="0" w:space="0" w:color="auto"/>
        <w:left w:val="none" w:sz="0" w:space="0" w:color="auto"/>
        <w:bottom w:val="none" w:sz="0" w:space="0" w:color="auto"/>
        <w:right w:val="none" w:sz="0" w:space="0" w:color="auto"/>
      </w:divBdr>
    </w:div>
    <w:div w:id="201780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a:spPr>
      <a:bodyPr rot="0" vert="horz" wrap="square" lIns="91440" tIns="45720" rIns="91440" bIns="45720" anchor="t" anchorCtr="0" upright="1">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92408-30C7-48CE-A6A2-0FFC4FD91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Pages>
  <Words>3860</Words>
  <Characters>2200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1</vt:lpstr>
    </vt:vector>
  </TitlesOfParts>
  <Company>Vanderbilt University</Company>
  <LinksUpToDate>false</LinksUpToDate>
  <CharactersWithSpaces>2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Preventive Medicine</dc:creator>
  <cp:keywords/>
  <dc:description/>
  <cp:lastModifiedBy>Wayne Ray</cp:lastModifiedBy>
  <cp:revision>5</cp:revision>
  <cp:lastPrinted>2016-06-23T15:29:00Z</cp:lastPrinted>
  <dcterms:created xsi:type="dcterms:W3CDTF">2021-05-20T11:50:00Z</dcterms:created>
  <dcterms:modified xsi:type="dcterms:W3CDTF">2021-05-2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